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09EA85B" w14:textId="77777777" w:rsidR="00A74A35" w:rsidRDefault="00A74A35">
      <w:pPr>
        <w:pStyle w:val="Heading1"/>
      </w:pPr>
      <w:r>
        <w:t>List of characters</w:t>
      </w:r>
    </w:p>
    <w:p w14:paraId="21AD9250" w14:textId="77777777" w:rsidR="00A74A35" w:rsidRDefault="00A74A35"/>
    <w:p w14:paraId="1AD2C614" w14:textId="77777777" w:rsidR="008442DE" w:rsidRDefault="00A74A35">
      <w:r>
        <w:t xml:space="preserve">The following morphological characters were chosen in the continuity of phylogenetic studies on stem arthropods </w:t>
      </w:r>
      <w:r w:rsidR="000A534C">
        <w:fldChar w:fldCharType="begin">
          <w:fldData xml:space="preserve">PEVuZE5vdGU+PENpdGU+PEF1dGhvcj5CcmlnZ3M8L0F1dGhvcj48WWVhcj4xOTg5PC9ZZWFyPjxJ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</w:fldData>
        </w:fldChar>
      </w:r>
      <w:r w:rsidR="000A534C">
        <w:instrText xml:space="preserve"> ADDIN EN.CITE </w:instrText>
      </w:r>
      <w:r w:rsidR="000A534C">
        <w:fldChar w:fldCharType="begin">
          <w:fldData xml:space="preserve">PEVuZE5vdGU+PENpdGU+PEF1dGhvcj5CcmlnZ3M8L0F1dGhvcj48WWVhcj4xOTg5PC9ZZWFyPjxJ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</w:fldData>
        </w:fldChar>
      </w:r>
      <w:r w:rsidR="000A534C">
        <w:instrText xml:space="preserve"> ADDIN EN.CITE.DATA </w:instrText>
      </w:r>
      <w:r w:rsidR="000A534C">
        <w:fldChar w:fldCharType="end"/>
      </w:r>
      <w:r w:rsidR="000A534C">
        <w:fldChar w:fldCharType="separate"/>
      </w:r>
      <w:r w:rsidR="000A534C">
        <w:rPr>
          <w:noProof/>
        </w:rPr>
        <w:t>(e.g. Briggs and Fortey 1989; Wills</w:t>
      </w:r>
      <w:r w:rsidR="000A534C" w:rsidRPr="000A534C">
        <w:rPr>
          <w:i/>
          <w:noProof/>
        </w:rPr>
        <w:t xml:space="preserve"> et al.</w:t>
      </w:r>
      <w:r w:rsidR="000A534C">
        <w:rPr>
          <w:noProof/>
        </w:rPr>
        <w:t xml:space="preserve"> 1997; Budd 2002; Cotton and Braddy 2004)</w:t>
      </w:r>
      <w:r w:rsidR="000A534C">
        <w:fldChar w:fldCharType="end"/>
      </w:r>
      <w:r>
        <w:t xml:space="preserve"> and adapted to latest descriptions and views. Recent datasets that have been consulted in particular include</w:t>
      </w:r>
      <w:r w:rsidR="008442DE">
        <w:t xml:space="preserve"> </w:t>
      </w:r>
      <w:r w:rsidR="000D0F4C">
        <w:t xml:space="preserve">Edgecombe </w:t>
      </w:r>
      <w:r w:rsidR="000D0F4C" w:rsidRPr="002C05AF">
        <w:rPr>
          <w:i/>
        </w:rPr>
        <w:t>et al.</w:t>
      </w:r>
      <w:r w:rsidR="000D0F4C">
        <w:t xml:space="preserve"> </w:t>
      </w:r>
      <w:r w:rsidR="008442DE">
        <w:fldChar w:fldCharType="begin"/>
      </w:r>
      <w:r w:rsidR="000D0F4C">
        <w:instrText xml:space="preserve"> ADDIN EN.CITE &lt;EndNote&gt;&lt;Cite ExcludeAuth="1" Hidden="1"&gt;&lt;Author&gt;Edgecombe&lt;/Author&gt;&lt;Year&gt;2011&lt;/Year&gt;&lt;IDText&gt;A new leanchoiliid megacheiran arthropod from the lower Cambrian Emu Bay Shale, South Australia&lt;/IDText&gt;&lt;DisplayText&gt;(2011)&lt;/DisplayText&gt;&lt;record&gt;&lt;dates&gt;&lt;pub-dates&gt;&lt;date&gt;Jun&lt;/date&gt;&lt;/pub-dates&gt;&lt;year&gt;2011&lt;/year&gt;&lt;/dates&gt;&lt;urls&gt;&lt;related-urls&gt;&lt;url&gt;&amp;lt;Go to ISI&amp;gt;://WOS:000292754700011&lt;/url&gt;&lt;/related-urls&gt;&lt;/urls&gt;&lt;isbn&gt;0567-7920&lt;/isbn&gt;&lt;titles&gt;&lt;title&gt;A new leanchoiliid megacheiran arthropod from the lower Cambrian Emu Bay Shale, South Australia&lt;/title&gt;&lt;secondary-title&gt;Acta Palaeontologica Polonica&lt;/secondary-title&gt;&lt;/titles&gt;&lt;pages&gt;385-400&lt;/pages&gt;&lt;number&gt;2&lt;/number&gt;&lt;contributors&gt;&lt;authors&gt;&lt;author&gt;Edgecombe, Gregory D.&lt;/author&gt;&lt;author&gt;Garcia-Bellido, Diego C.&lt;/author&gt;&lt;author&gt;Paterson, John R.&lt;/author&gt;&lt;/authors&gt;&lt;/contributors&gt;&lt;added-date format="utc"&gt;1404068998&lt;/added-date&gt;&lt;ref-type name="Journal Article"&gt;17&lt;/ref-type&gt;&lt;rec-number&gt;2596&lt;/rec-number&gt;&lt;last-updated-date format="utc"&gt;1404068998&lt;/last-updated-date&gt;&lt;accession-num&gt;WOS:000292754700011&lt;/accession-num&gt;&lt;electronic-resource-num&gt;10.4202/app.2010.0080&lt;/electronic-resource-num&gt;&lt;volume&gt;56&lt;/volume&gt;&lt;/record&gt;&lt;/Cite&gt;&lt;/EndNote&gt;</w:instrText>
      </w:r>
      <w:r w:rsidR="008442DE">
        <w:fldChar w:fldCharType="separate"/>
      </w:r>
      <w:r w:rsidR="000D0F4C">
        <w:rPr>
          <w:noProof/>
        </w:rPr>
        <w:t>(2011)</w:t>
      </w:r>
      <w:r w:rsidR="008442DE">
        <w:fldChar w:fldCharType="end"/>
      </w:r>
      <w:r w:rsidR="000D0F4C">
        <w:t xml:space="preserve">, Stein and Selden </w:t>
      </w:r>
      <w:r w:rsidR="000D0F4C">
        <w:fldChar w:fldCharType="begin"/>
      </w:r>
      <w:r w:rsidR="000D0F4C">
        <w:instrText xml:space="preserve"> ADDIN EN.CITE &lt;EndNote&gt;&lt;Cite ExcludeAuth="1"&gt;&lt;Author&gt;Stein&lt;/Author&gt;&lt;Year&gt;2012&lt;/Year&gt;&lt;IDText&gt;A restudy of the Burgess Shale (Cambrian) arthropod Emeraldella brocki and reassessment of its affinities&lt;/IDText&gt;&lt;DisplayText&gt;(2012)&lt;/DisplayText&gt;&lt;record&gt;&lt;dates&gt;&lt;pub-dates&gt;&lt;date&gt;2012&lt;/date&gt;&lt;/pub-dates&gt;&lt;year&gt;2012&lt;/year&gt;&lt;/dates&gt;&lt;urls&gt;&lt;related-urls&gt;&lt;url&gt;&amp;lt;Go to ISI&amp;gt;://WOS:000304406600006&lt;/url&gt;&lt;/related-urls&gt;&lt;/urls&gt;&lt;isbn&gt;1477-2019&lt;/isbn&gt;&lt;titles&gt;&lt;title&gt;A restudy of the Burgess Shale (Cambrian) arthropod Emeraldella brocki and reassessment of its affinities&lt;/title&gt;&lt;secondary-title&gt;Journal of Systematic Palaeontology&lt;/secondary-title&gt;&lt;/titles&gt;&lt;pages&gt;361-383&lt;/pages&gt;&lt;number&gt;2&lt;/number&gt;&lt;contributors&gt;&lt;authors&gt;&lt;author&gt;Stein, Martin&lt;/author&gt;&lt;author&gt;Selden, Paul A.&lt;/author&gt;&lt;/authors&gt;&lt;/contributors&gt;&lt;added-date format="utc"&gt;1404069504&lt;/added-date&gt;&lt;ref-type name="Journal Article"&gt;17&lt;/ref-type&gt;&lt;rec-number&gt;2597&lt;/rec-number&gt;&lt;last-updated-date format="utc"&gt;1404069504&lt;/last-updated-date&gt;&lt;accession-num&gt;WOS:000304406600006&lt;/accession-num&gt;&lt;electronic-resource-num&gt;10.1080/14772019.2011.566634&lt;/electronic-resource-num&gt;&lt;volume&gt;10&lt;/volume&gt;&lt;/record&gt;&lt;/Cite&gt;&lt;/EndNote&gt;</w:instrText>
      </w:r>
      <w:r w:rsidR="000D0F4C">
        <w:fldChar w:fldCharType="separate"/>
      </w:r>
      <w:r w:rsidR="000D0F4C">
        <w:rPr>
          <w:noProof/>
        </w:rPr>
        <w:t>(2012)</w:t>
      </w:r>
      <w:r w:rsidR="000D0F4C">
        <w:fldChar w:fldCharType="end"/>
      </w:r>
      <w:r w:rsidR="00AC34B8">
        <w:t xml:space="preserve"> and Ortega-Herná</w:t>
      </w:r>
      <w:r w:rsidR="000D0F4C">
        <w:t xml:space="preserve">ndez </w:t>
      </w:r>
      <w:r w:rsidR="000D0F4C" w:rsidRPr="002C05AF">
        <w:rPr>
          <w:i/>
        </w:rPr>
        <w:t>et al.</w:t>
      </w:r>
      <w:r w:rsidR="000D0F4C">
        <w:t xml:space="preserve"> </w:t>
      </w:r>
      <w:r w:rsidR="000D0F4C">
        <w:fldChar w:fldCharType="begin"/>
      </w:r>
      <w:r w:rsidR="000D0F4C">
        <w:instrText xml:space="preserve"> ADDIN EN.CITE &lt;EndNote&gt;&lt;Cite ExcludeAuth="1"&gt;&lt;Author&gt;Ortega-Hernandez&lt;/Author&gt;&lt;Year&gt;2013&lt;/Year&gt;&lt;IDText&gt;The phylogeny of aglaspidid arthropods and the internal relationships within Artiopoda&lt;/IDText&gt;&lt;DisplayText&gt;(2013)&lt;/DisplayText&gt;&lt;record&gt;&lt;dates&gt;&lt;pub-dates&gt;&lt;date&gt;Feb&lt;/date&gt;&lt;/pub-dates&gt;&lt;year&gt;2013&lt;/year&gt;&lt;/dates&gt;&lt;urls&gt;&lt;related-urls&gt;&lt;url&gt;&amp;lt;Go to ISI&amp;gt;://WOS:000313815000005&lt;/url&gt;&lt;/related-urls&gt;&lt;/urls&gt;&lt;isbn&gt;0748-3007&lt;/isbn&gt;&lt;titles&gt;&lt;title&gt;The phylogeny of aglaspidid arthropods and the internal relationships within Artiopoda&lt;/title&gt;&lt;secondary-title&gt;Cladistics&lt;/secondary-title&gt;&lt;/titles&gt;&lt;pages&gt;15-45&lt;/pages&gt;&lt;number&gt;1&lt;/number&gt;&lt;contributors&gt;&lt;authors&gt;&lt;author&gt;Ortega-Hernandez, Javier&lt;/author&gt;&lt;author&gt;Legg, David A.&lt;/author&gt;&lt;author&gt;Braddy, Simon J.&lt;/author&gt;&lt;/authors&gt;&lt;/contributors&gt;&lt;added-date format="utc"&gt;1407623183&lt;/added-date&gt;&lt;ref-type name="Journal Article"&gt;17&lt;/ref-type&gt;&lt;rec-number&gt;2616&lt;/rec-number&gt;&lt;last-updated-date format="utc"&gt;1407623183&lt;/last-updated-date&gt;&lt;accession-num&gt;WOS:000313815000005&lt;/accession-num&gt;&lt;electronic-resource-num&gt;10.1111/j.1096-0031.2012.00413.x&lt;/electronic-resource-num&gt;&lt;volume&gt;29&lt;/volume&gt;&lt;/record&gt;&lt;/Cite&gt;&lt;/EndNote&gt;</w:instrText>
      </w:r>
      <w:r w:rsidR="000D0F4C">
        <w:fldChar w:fldCharType="separate"/>
      </w:r>
      <w:r w:rsidR="000D0F4C">
        <w:rPr>
          <w:noProof/>
        </w:rPr>
        <w:t>(2013)</w:t>
      </w:r>
      <w:r w:rsidR="000D0F4C">
        <w:fldChar w:fldCharType="end"/>
      </w:r>
      <w:r>
        <w:t>.</w:t>
      </w:r>
    </w:p>
    <w:p w14:paraId="2305BDE4" w14:textId="77777777" w:rsidR="00A74A35" w:rsidRDefault="00A74A35" w:rsidP="008442DE"/>
    <w:p w14:paraId="2E529864" w14:textId="77777777" w:rsidR="00A74A35" w:rsidRDefault="00A74A35">
      <w:pPr>
        <w:pStyle w:val="Heading1"/>
      </w:pPr>
      <w:r>
        <w:t>I. Cephalon</w:t>
      </w:r>
    </w:p>
    <w:p w14:paraId="31ACEF86" w14:textId="77777777" w:rsidR="00A74A35" w:rsidRDefault="00A74A35"/>
    <w:p w14:paraId="526DAE30" w14:textId="77777777" w:rsidR="00A74A35" w:rsidRDefault="00A74A35">
      <w:r>
        <w:t>I.1. Type of cephalic carapace</w:t>
      </w:r>
    </w:p>
    <w:p w14:paraId="54C03E5A" w14:textId="77777777" w:rsidR="00A74A35" w:rsidRDefault="00A74A35"/>
    <w:p w14:paraId="6E24F782" w14:textId="77777777" w:rsidR="00A74A35" w:rsidRDefault="00A74A35">
      <w:r>
        <w:tab/>
        <w:t>0. Small sclerite or composed of separate plates</w:t>
      </w:r>
    </w:p>
    <w:p w14:paraId="1B3816E3" w14:textId="77777777" w:rsidR="00A74A35" w:rsidRDefault="00A74A35">
      <w:pPr>
        <w:ind w:firstLine="720"/>
      </w:pPr>
      <w:r>
        <w:t>1. Two longitudinal valves</w:t>
      </w:r>
    </w:p>
    <w:p w14:paraId="51D2C23A" w14:textId="77777777" w:rsidR="00A74A35" w:rsidRDefault="00A74A35">
      <w:r>
        <w:tab/>
        <w:t>2. Single shield</w:t>
      </w:r>
    </w:p>
    <w:p w14:paraId="1D721B04" w14:textId="77777777" w:rsidR="00A74A35" w:rsidRDefault="00A74A35"/>
    <w:p w14:paraId="3D832A2A" w14:textId="77777777" w:rsidR="00A74A35" w:rsidRDefault="00A74A35">
      <w:r>
        <w:t>I.2. Shape of anteriormost margin of cephalic shield</w:t>
      </w:r>
    </w:p>
    <w:p w14:paraId="6BF5728F" w14:textId="77777777" w:rsidR="00A74A35" w:rsidRDefault="00A74A35"/>
    <w:p w14:paraId="4238C7F8" w14:textId="77777777" w:rsidR="00A74A35" w:rsidRDefault="00A74A35">
      <w:r>
        <w:tab/>
      </w:r>
      <w:proofErr w:type="gramStart"/>
      <w:r>
        <w:t>0. Convex</w:t>
      </w:r>
      <w:proofErr w:type="gramEnd"/>
    </w:p>
    <w:p w14:paraId="175C3DDA" w14:textId="77777777" w:rsidR="00A74A35" w:rsidRDefault="00A74A35">
      <w:r>
        <w:tab/>
        <w:t>1. Straight or sub-straight</w:t>
      </w:r>
    </w:p>
    <w:p w14:paraId="48BD95FB" w14:textId="77777777" w:rsidR="00A74A35" w:rsidRDefault="00A74A35">
      <w:r>
        <w:tab/>
        <w:t>2. Sub-triangular, rostral</w:t>
      </w:r>
    </w:p>
    <w:p w14:paraId="2C2FAA75" w14:textId="77777777" w:rsidR="00A74A35" w:rsidRDefault="00A74A35"/>
    <w:p w14:paraId="3BAB100A" w14:textId="77777777" w:rsidR="00A74A35" w:rsidRDefault="00A74A35">
      <w:r>
        <w:t>I.</w:t>
      </w:r>
      <w:r w:rsidR="00235E12">
        <w:t>3</w:t>
      </w:r>
      <w:r>
        <w:t>. Detached frontal sclerite</w:t>
      </w:r>
    </w:p>
    <w:p w14:paraId="2C9318B0" w14:textId="77777777" w:rsidR="00A74A35" w:rsidRDefault="00A74A35"/>
    <w:p w14:paraId="2226F59A" w14:textId="77777777" w:rsidR="00A74A35" w:rsidRDefault="00A74A35">
      <w:r>
        <w:tab/>
        <w:t>0. Absent</w:t>
      </w:r>
    </w:p>
    <w:p w14:paraId="4BA8CA5E" w14:textId="77777777" w:rsidR="00A74A35" w:rsidRDefault="00A74A35">
      <w:r>
        <w:tab/>
        <w:t>1. Present</w:t>
      </w:r>
    </w:p>
    <w:p w14:paraId="2568658C" w14:textId="77777777" w:rsidR="00A74A35" w:rsidRDefault="00A74A35"/>
    <w:p w14:paraId="310C66D4" w14:textId="423B19E4" w:rsidR="00A74A35" w:rsidRDefault="00A74A35">
      <w:r>
        <w:t xml:space="preserve">Some stem arthropod taxa, </w:t>
      </w:r>
      <w:r w:rsidR="00AD2143">
        <w:t>such as</w:t>
      </w:r>
      <w:r>
        <w:t xml:space="preserve"> fuxianhuiids </w:t>
      </w:r>
      <w:r w:rsidR="004D0D31">
        <w:fldChar w:fldCharType="begin"/>
      </w:r>
      <w:r w:rsidR="004D0D31">
        <w:instrText xml:space="preserve"> ADDIN EN.CITE &lt;EndNote&gt;&lt;Cite&gt;&lt;Author&gt;Hou&lt;/Author&gt;&lt;Year&gt;1997&lt;/Year&gt;&lt;IDText&gt;Arthropods of the Lower Cambrian Chengjiang fauna, southwest China&lt;/IDText&gt;&lt;DisplayText&gt;(Hou and Bergström 1997; Yang&lt;style face="italic"&gt; et al.&lt;/style&gt; 2013)&lt;/DisplayText&gt;&lt;record&gt;&lt;keywords&gt;&lt;/keywords&gt;&lt;titles&gt;&lt;title&gt;Arthropods of the Lower Cambrian Chengjiang fauna, southwest China&lt;/title&gt;&lt;secondary-title&gt;Fossils and Strata&lt;/secondary-title&gt;&lt;/titles&gt;&lt;pages&gt;1-116&lt;/pages&gt;&lt;contributors&gt;&lt;authors&gt;&lt;author&gt;Hou, X. G.&lt;/author&gt;&lt;author&gt;Bergström, J.&lt;/author&gt;&lt;/authors&gt;&lt;/contributors&gt;&lt;added-date format="utc"&gt;1384791518&lt;/added-date&gt;&lt;ref-type name="Journal Article"&gt;17&lt;/ref-type&gt;&lt;dates&gt;&lt;year&gt;1997&lt;/year&gt;&lt;/dates&gt;&lt;rec-number&gt;1242&lt;/rec-number&gt;&lt;last-updated-date format="utc"&gt;1384791954&lt;/last-updated-date&gt;&lt;volume&gt;45&lt;/volume&gt;&lt;/record&gt;&lt;/Cite&gt;&lt;Cite&gt;&lt;Author&gt;Yang&lt;/Author&gt;&lt;Year&gt;2013&lt;/Year&gt;&lt;IDText&gt;Specialized appendages in fuxianhuiids and the head organization of early euarthropods&lt;/IDText&gt;&lt;record&gt;&lt;dates&gt;&lt;pub-dates&gt;&lt;date&gt;Feb&lt;/date&gt;&lt;/pub-dates&gt;&lt;year&gt;2013&lt;/year&gt;&lt;/dates&gt;&lt;urls&gt;&lt;related-urls&gt;&lt;url&gt;&amp;lt;Go to ISI&amp;gt;://WOS:000315661500036&lt;/url&gt;&lt;/related-urls&gt;&lt;/urls&gt;&lt;isbn&gt;0028-0836&lt;/isbn&gt;&lt;titles&gt;&lt;title&gt;Specialized appendages in fuxianhuiids and the head organization of early euarthropods&lt;/title&gt;&lt;secondary-title&gt;Nature&lt;/secondary-title&gt;&lt;/titles&gt;&lt;pages&gt;468-471&lt;/pages&gt;&lt;number&gt;7438&lt;/number&gt;&lt;contributors&gt;&lt;authors&gt;&lt;author&gt;Yang, J.&lt;/author&gt;&lt;author&gt;Ortega-Hernandez, J.&lt;/author&gt;&lt;author&gt;Butterfield, N. J.&lt;/author&gt;&lt;author&gt;Zhang, X. G.&lt;/author&gt;&lt;/authors&gt;&lt;/contributors&gt;&lt;added-date format="utc"&gt;1385061269&lt;/added-date&gt;&lt;ref-type name="Journal Article"&gt;17&lt;/ref-type&gt;&lt;rec-number&gt;2466&lt;/rec-number&gt;&lt;last-updated-date format="utc"&gt;1385061287&lt;/last-updated-date&gt;&lt;accession-num&gt;WOS:000315661500036&lt;/accession-num&gt;&lt;electronic-resource-num&gt;10.1038/nature11874&lt;/electronic-resource-num&gt;&lt;volume&gt;494&lt;/volume&gt;&lt;/record&gt;&lt;/Cite&gt;&lt;/EndNote&gt;</w:instrText>
      </w:r>
      <w:r w:rsidR="004D0D31">
        <w:fldChar w:fldCharType="separate"/>
      </w:r>
      <w:r w:rsidR="004D0D31">
        <w:rPr>
          <w:noProof/>
        </w:rPr>
        <w:t>(Hou and Bergström 1997; Yang</w:t>
      </w:r>
      <w:r w:rsidR="004D0D31" w:rsidRPr="004D0D31">
        <w:rPr>
          <w:i/>
          <w:noProof/>
        </w:rPr>
        <w:t xml:space="preserve"> et al.</w:t>
      </w:r>
      <w:r w:rsidR="004D0D31">
        <w:rPr>
          <w:noProof/>
        </w:rPr>
        <w:t xml:space="preserve"> 2013)</w:t>
      </w:r>
      <w:r w:rsidR="004D0D31">
        <w:fldChar w:fldCharType="end"/>
      </w:r>
      <w:r>
        <w:t xml:space="preserve"> and several bivalved forms </w:t>
      </w:r>
      <w:r w:rsidR="004D0D31">
        <w:fldChar w:fldCharType="begin"/>
      </w:r>
      <w:r w:rsidR="002C0409">
        <w:instrText xml:space="preserve"> ADDIN EN.CITE &lt;EndNote&gt;&lt;Cite&gt;&lt;Author&gt;Briggs&lt;/Author&gt;&lt;Year&gt;1978&lt;/Year&gt;&lt;IDText&gt;The Morphology, Mode of Life, and affinities of Canadaspis perfecta (Crustacea: Phyllocarida), Middle Cambrian, Burgess Shale, British Columbia&lt;/IDText&gt;&lt;DisplayText&gt;(Briggs 1978; Legg and Caron 2014)&lt;/DisplayText&gt;&lt;record&gt;&lt;titles&gt;&lt;title&gt;The Morphology, Mode of Life, and affinities of Canadaspis perfecta (Crustacea: Phyllocarida), Middle Cambrian, Burgess Shale, British Columbia&lt;/title&gt;&lt;secondary-title&gt;Philosophical Transactions of the Royal Society of London B&lt;/secondary-title&gt;&lt;/titles&gt;&lt;pages&gt;439-487&lt;/pages&gt;&lt;contributors&gt;&lt;authors&gt;&lt;author&gt;Briggs, D. E. G.&lt;/author&gt;&lt;/authors&gt;&lt;/contributors&gt;&lt;added-date format="utc"&gt;1384791495&lt;/added-date&gt;&lt;ref-type name="Journal Article"&gt;17&lt;/ref-type&gt;&lt;dates&gt;&lt;year&gt;1978&lt;/year&gt;&lt;/dates&gt;&lt;rec-number&gt;538&lt;/rec-number&gt;&lt;last-updated-date format="utc"&gt;1384896030&lt;/last-updated-date&gt;&lt;volume&gt;281&lt;/volume&gt;&lt;/record&gt;&lt;/Cite&gt;&lt;Cite&gt;&lt;Author&gt;Legg&lt;/Author&gt;&lt;Year&gt;2014&lt;/Year&gt;&lt;IDText&gt;NEW MIDDLE CAMBRIAN BIVALVED ARTHROPODS FROM THE BURGESS SHALE (BRITISH COLUMBIA, CANADA)&lt;/IDText&gt;&lt;record&gt;&lt;titles&gt;&lt;title&gt;NEW MIDDLE CAMBRIAN BIVALVED ARTHROPODS FROM THE BURGESS SHALE (BRITISH COLUMBIA, CANADA)&lt;/title&gt;&lt;secondary-title&gt;Journal of Paleontology&lt;/secondary-title&gt;&lt;/titles&gt;&lt;contributors&gt;&lt;authors&gt;&lt;author&gt;Legg, D.&lt;/author&gt;&lt;author&gt;Caron, J. B.&lt;/author&gt;&lt;/authors&gt;&lt;/contributors&gt;&lt;added-date format="utc"&gt;1384791523&lt;/added-date&gt;&lt;ref-type name="Journal Article"&gt;17&lt;/ref-type&gt;&lt;dates&gt;&lt;year&gt;2014&lt;/year&gt;&lt;/dates&gt;&lt;rec-number&gt;1415&lt;/rec-number&gt;&lt;last-updated-date format="utc"&gt;1407623563&lt;/last-updated-date&gt;&lt;/record&gt;&lt;/Cite&gt;&lt;/EndNote&gt;</w:instrText>
      </w:r>
      <w:r w:rsidR="004D0D31">
        <w:fldChar w:fldCharType="separate"/>
      </w:r>
      <w:r w:rsidR="002C0409">
        <w:rPr>
          <w:noProof/>
        </w:rPr>
        <w:t>(Briggs 1978; Legg and Caron 2014)</w:t>
      </w:r>
      <w:r w:rsidR="004D0D31">
        <w:fldChar w:fldCharType="end"/>
      </w:r>
      <w:r>
        <w:t xml:space="preserve">, possess a frontal sclerite usually called the </w:t>
      </w:r>
      <w:r w:rsidR="00AD2143">
        <w:t>“</w:t>
      </w:r>
      <w:r>
        <w:t xml:space="preserve">anterior </w:t>
      </w:r>
      <w:proofErr w:type="spellStart"/>
      <w:r>
        <w:t>sclerite</w:t>
      </w:r>
      <w:proofErr w:type="spellEnd"/>
      <w:r w:rsidR="00AD2143">
        <w:t>”</w:t>
      </w:r>
      <w:r>
        <w:t xml:space="preserve"> and distinct from the cephalic shield/carapace proper.</w:t>
      </w:r>
    </w:p>
    <w:p w14:paraId="43D1AAFB" w14:textId="77777777" w:rsidR="00A74A35" w:rsidRDefault="00A74A35"/>
    <w:p w14:paraId="5D994276" w14:textId="77777777" w:rsidR="00A74A35" w:rsidRDefault="00A74A35">
      <w:r>
        <w:t>I.</w:t>
      </w:r>
      <w:r w:rsidR="00235E12">
        <w:t>4</w:t>
      </w:r>
      <w:r>
        <w:t>. Hypostome</w:t>
      </w:r>
    </w:p>
    <w:p w14:paraId="5B979C8E" w14:textId="77777777" w:rsidR="00A74A35" w:rsidRDefault="00A74A35"/>
    <w:p w14:paraId="625DDECE" w14:textId="77777777" w:rsidR="00A74A35" w:rsidRDefault="00A74A35">
      <w:r>
        <w:tab/>
        <w:t>0. Absent</w:t>
      </w:r>
    </w:p>
    <w:p w14:paraId="46398244" w14:textId="77777777" w:rsidR="00A74A35" w:rsidRDefault="00A74A35">
      <w:r>
        <w:tab/>
        <w:t>1. Present</w:t>
      </w:r>
    </w:p>
    <w:p w14:paraId="27474717" w14:textId="77777777" w:rsidR="00A74A35" w:rsidRDefault="00A74A35"/>
    <w:p w14:paraId="747F15C5" w14:textId="53DF4BAB" w:rsidR="00A74A35" w:rsidRDefault="00A74A35">
      <w:r>
        <w:t>The hypostome is here defined as a pre-oral scleroti</w:t>
      </w:r>
      <w:r w:rsidR="00AD2143">
        <w:t>z</w:t>
      </w:r>
      <w:r>
        <w:t>ed plate but is homologi</w:t>
      </w:r>
      <w:r w:rsidR="00AD2143">
        <w:t>z</w:t>
      </w:r>
      <w:r>
        <w:t xml:space="preserve">ed with the softer </w:t>
      </w:r>
      <w:r w:rsidR="00AD2143">
        <w:t>“</w:t>
      </w:r>
      <w:r>
        <w:t>labrum</w:t>
      </w:r>
      <w:r w:rsidR="00AD2143">
        <w:t>”</w:t>
      </w:r>
      <w:r>
        <w:t xml:space="preserve"> of crustaceans </w:t>
      </w:r>
      <w:r w:rsidR="00AD2143">
        <w:t xml:space="preserve">in cases </w:t>
      </w:r>
      <w:r>
        <w:t>whe</w:t>
      </w:r>
      <w:r w:rsidR="00C01E2B">
        <w:t>re</w:t>
      </w:r>
      <w:r>
        <w:t xml:space="preserve"> the latter is a single pre-oral bulge (see</w:t>
      </w:r>
      <w:r w:rsidR="00AD2143">
        <w:t>,</w:t>
      </w:r>
      <w:r>
        <w:t xml:space="preserve"> e.g.</w:t>
      </w:r>
      <w:r w:rsidR="00AD2143">
        <w:t>,</w:t>
      </w:r>
      <w:r>
        <w:t xml:space="preserve"> </w:t>
      </w:r>
      <w:proofErr w:type="spellStart"/>
      <w:r>
        <w:rPr>
          <w:i/>
        </w:rPr>
        <w:t>Cephalocarida</w:t>
      </w:r>
      <w:proofErr w:type="spellEnd"/>
      <w:r>
        <w:t xml:space="preserve"> for a separate condition </w:t>
      </w:r>
      <w:r w:rsidR="002C0409">
        <w:fldChar w:fldCharType="begin"/>
      </w:r>
      <w:r w:rsidR="002C0409">
        <w:instrText xml:space="preserve"> ADDIN EN.CITE &lt;EndNote&gt;&lt;Cite&gt;&lt;Author&gt;Addis&lt;/Author&gt;&lt;Year&gt;2007&lt;/Year&gt;&lt;IDText&gt;Larval development of Lightiella magdalenina (Crustacea, Cephalocarida)&lt;/IDText&gt;&lt;DisplayText&gt;(Addis&lt;style face="italic"&gt; et al.&lt;/style&gt; 2007)&lt;/DisplayText&gt;&lt;record&gt;&lt;dates&gt;&lt;pub-dates&gt;&lt;date&gt;Sep&lt;/date&gt;&lt;/pub-dates&gt;&lt;year&gt;2007&lt;/year&gt;&lt;/dates&gt;&lt;urls&gt;&lt;related-urls&gt;&lt;url&gt;&amp;lt;Go to ISI&amp;gt;://WOS:000248855600024&lt;/url&gt;&lt;/related-urls&gt;&lt;/urls&gt;&lt;isbn&gt;0025-3162&lt;/isbn&gt;&lt;titles&gt;&lt;title&gt;Larval development of Lightiella magdalenina (Crustacea, Cephalocarida)&lt;/title&gt;&lt;secondary-title&gt;Marine Biology&lt;/secondary-title&gt;&lt;/titles&gt;&lt;pages&gt;733-744&lt;/pages&gt;&lt;number&gt;3&lt;/number&gt;&lt;contributors&gt;&lt;authors&gt;&lt;author&gt;Addis, Alberto&lt;/author&gt;&lt;author&gt;Biagi, Francesca&lt;/author&gt;&lt;author&gt;Floris, Antonello&lt;/author&gt;&lt;author&gt;Puddu, Emiliana&lt;/author&gt;&lt;author&gt;Carcupino, Marcella&lt;/author&gt;&lt;/authors&gt;&lt;/contributors&gt;&lt;added-date format="utc"&gt;1404074760&lt;/added-date&gt;&lt;ref-type name="Journal Article"&gt;17&lt;/ref-type&gt;&lt;rec-number&gt;2604&lt;/rec-number&gt;&lt;last-updated-date format="utc"&gt;1404074760&lt;/last-updated-date&gt;&lt;accession-num&gt;WOS:000248855600024&lt;/accession-num&gt;&lt;electronic-resource-num&gt;10.1007/s00227-007-0735-8&lt;/electronic-resource-num&gt;&lt;volume&gt;152&lt;/volume&gt;&lt;/record&gt;&lt;/Cite&gt;&lt;/EndNote&gt;</w:instrText>
      </w:r>
      <w:r w:rsidR="002C0409">
        <w:fldChar w:fldCharType="separate"/>
      </w:r>
      <w:r w:rsidR="002C0409">
        <w:rPr>
          <w:noProof/>
        </w:rPr>
        <w:t>(Addis</w:t>
      </w:r>
      <w:r w:rsidR="002C0409" w:rsidRPr="002C0409">
        <w:rPr>
          <w:i/>
          <w:noProof/>
        </w:rPr>
        <w:t xml:space="preserve"> et al.</w:t>
      </w:r>
      <w:r w:rsidR="002C0409">
        <w:rPr>
          <w:noProof/>
        </w:rPr>
        <w:t xml:space="preserve"> 2007)</w:t>
      </w:r>
      <w:r w:rsidR="002C0409">
        <w:fldChar w:fldCharType="end"/>
      </w:r>
      <w:r>
        <w:t>).</w:t>
      </w:r>
    </w:p>
    <w:p w14:paraId="4A730D4B" w14:textId="77777777" w:rsidR="00A74A35" w:rsidRDefault="00A74A35"/>
    <w:p w14:paraId="3AD1D149" w14:textId="77777777" w:rsidR="00A74A35" w:rsidRDefault="00A74A35">
      <w:r>
        <w:t>I.</w:t>
      </w:r>
      <w:r w:rsidR="00235E12">
        <w:t>5</w:t>
      </w:r>
      <w:r>
        <w:t>. Head configuration</w:t>
      </w:r>
    </w:p>
    <w:p w14:paraId="1E56AB99" w14:textId="77777777" w:rsidR="00A74A35" w:rsidRDefault="00A74A35"/>
    <w:p w14:paraId="7E01CA65" w14:textId="77777777" w:rsidR="00A74A35" w:rsidRDefault="00A74A35">
      <w:pPr>
        <w:numPr>
          <w:ilvl w:val="0"/>
          <w:numId w:val="1"/>
        </w:numPr>
      </w:pPr>
      <w:r>
        <w:t>Two-</w:t>
      </w:r>
      <w:proofErr w:type="spellStart"/>
      <w:r>
        <w:t>somital</w:t>
      </w:r>
      <w:proofErr w:type="spellEnd"/>
    </w:p>
    <w:p w14:paraId="25BE7F47" w14:textId="77777777" w:rsidR="00A74A35" w:rsidRDefault="00A74A35">
      <w:pPr>
        <w:numPr>
          <w:ilvl w:val="0"/>
          <w:numId w:val="1"/>
        </w:numPr>
      </w:pPr>
      <w:r>
        <w:t>Five-</w:t>
      </w:r>
      <w:proofErr w:type="spellStart"/>
      <w:r>
        <w:t>somital</w:t>
      </w:r>
      <w:proofErr w:type="spellEnd"/>
      <w:r>
        <w:t xml:space="preserve"> (eyes + four appendage pairs)</w:t>
      </w:r>
    </w:p>
    <w:p w14:paraId="18258091" w14:textId="77777777" w:rsidR="00A74A35" w:rsidRDefault="00A74A35">
      <w:pPr>
        <w:numPr>
          <w:ilvl w:val="0"/>
          <w:numId w:val="1"/>
        </w:numPr>
      </w:pPr>
      <w:r>
        <w:t>Six-</w:t>
      </w:r>
      <w:proofErr w:type="spellStart"/>
      <w:r>
        <w:t>somital</w:t>
      </w:r>
      <w:proofErr w:type="spellEnd"/>
      <w:r>
        <w:t xml:space="preserve"> (eyes + five appendage pairs)</w:t>
      </w:r>
    </w:p>
    <w:p w14:paraId="71C1EFDF" w14:textId="513D166A" w:rsidR="00A74A35" w:rsidRDefault="00A74A35">
      <w:pPr>
        <w:numPr>
          <w:ilvl w:val="0"/>
          <w:numId w:val="1"/>
        </w:numPr>
      </w:pPr>
      <w:r>
        <w:lastRenderedPageBreak/>
        <w:t>Seven-</w:t>
      </w:r>
      <w:proofErr w:type="spellStart"/>
      <w:r>
        <w:t>somital</w:t>
      </w:r>
      <w:proofErr w:type="spellEnd"/>
      <w:r>
        <w:t xml:space="preserve"> (eyes + six appendage pairs)</w:t>
      </w:r>
    </w:p>
    <w:p w14:paraId="381C3CDE" w14:textId="04C93875" w:rsidR="00A74A35" w:rsidRDefault="00A74A35">
      <w:pPr>
        <w:numPr>
          <w:ilvl w:val="0"/>
          <w:numId w:val="1"/>
        </w:numPr>
      </w:pPr>
      <w:r>
        <w:t>Eight-</w:t>
      </w:r>
      <w:proofErr w:type="spellStart"/>
      <w:r>
        <w:t>somital</w:t>
      </w:r>
      <w:proofErr w:type="spellEnd"/>
      <w:r>
        <w:t xml:space="preserve"> (eyes + seven appendage pairs)</w:t>
      </w:r>
    </w:p>
    <w:p w14:paraId="2E57D80E" w14:textId="77777777" w:rsidR="00A74A35" w:rsidRDefault="00A74A35"/>
    <w:p w14:paraId="7B086EE5" w14:textId="6013296F" w:rsidR="00A74A35" w:rsidRDefault="00A74A35">
      <w:r>
        <w:t>The head of fuxianhuiids has been described as three-</w:t>
      </w:r>
      <w:proofErr w:type="spellStart"/>
      <w:r>
        <w:t>somital</w:t>
      </w:r>
      <w:proofErr w:type="spellEnd"/>
      <w:r>
        <w:t xml:space="preserve"> </w:t>
      </w:r>
      <w:r w:rsidR="002C0409">
        <w:fldChar w:fldCharType="begin"/>
      </w:r>
      <w:r w:rsidR="002C0409">
        <w:instrText xml:space="preserve"> ADDIN EN.CITE &lt;EndNote&gt;&lt;Cite&gt;&lt;Author&gt;Hou&lt;/Author&gt;&lt;Year&gt;1997&lt;/Year&gt;&lt;IDText&gt;Arthropods of the Lower Cambrian Chengjiang fauna, southwest China&lt;/IDText&gt;&lt;DisplayText&gt;(Hou and Bergström 1997; Yang&lt;style face="italic"&gt;, et al.&lt;/style&gt; 2013)&lt;/DisplayText&gt;&lt;record&gt;&lt;keywords&gt;&lt;/keywords&gt;&lt;titles&gt;&lt;title&gt;Arthropods of the Lower Cambrian Chengjiang fauna, southwest China&lt;/title&gt;&lt;secondary-title&gt;Fossils and Strata&lt;/secondary-title&gt;&lt;/titles&gt;&lt;pages&gt;1-116&lt;/pages&gt;&lt;contributors&gt;&lt;authors&gt;&lt;author&gt;Hou, X. G.&lt;/author&gt;&lt;author&gt;Bergström, J.&lt;/author&gt;&lt;/authors&gt;&lt;/contributors&gt;&lt;added-date format="utc"&gt;1384791518&lt;/added-date&gt;&lt;ref-type name="Journal Article"&gt;17&lt;/ref-type&gt;&lt;dates&gt;&lt;year&gt;1997&lt;/year&gt;&lt;/dates&gt;&lt;rec-number&gt;1242&lt;/rec-number&gt;&lt;last-updated-date format="utc"&gt;1384791954&lt;/last-updated-date&gt;&lt;volume&gt;45&lt;/volume&gt;&lt;/record&gt;&lt;/Cite&gt;&lt;Cite&gt;&lt;Author&gt;Yang&lt;/Author&gt;&lt;Year&gt;2013&lt;/Year&gt;&lt;IDText&gt;Specialized appendages in fuxianhuiids and the head organization of early euarthropods&lt;/IDText&gt;&lt;record&gt;&lt;dates&gt;&lt;pub-dates&gt;&lt;date&gt;Feb&lt;/date&gt;&lt;/pub-dates&gt;&lt;year&gt;2013&lt;/year&gt;&lt;/dates&gt;&lt;urls&gt;&lt;related-urls&gt;&lt;url&gt;&amp;lt;Go to ISI&amp;gt;://WOS:000315661500036&lt;/url&gt;&lt;/related-urls&gt;&lt;/urls&gt;&lt;isbn&gt;0028-0836&lt;/isbn&gt;&lt;titles&gt;&lt;title&gt;Specialized appendages in fuxianhuiids and the head organization of early euarthropods&lt;/title&gt;&lt;secondary-title&gt;Nature&lt;/secondary-title&gt;&lt;/titles&gt;&lt;pages&gt;468-471&lt;/pages&gt;&lt;number&gt;7438&lt;/number&gt;&lt;contributors&gt;&lt;authors&gt;&lt;author&gt;Yang, J.&lt;/author&gt;&lt;author&gt;Ortega-Hernandez, J.&lt;/author&gt;&lt;author&gt;Butterfield, N. J.&lt;/author&gt;&lt;author&gt;Zhang, X. G.&lt;/author&gt;&lt;/authors&gt;&lt;/contributors&gt;&lt;added-date format="utc"&gt;1385061269&lt;/added-date&gt;&lt;ref-type name="Journal Article"&gt;17&lt;/ref-type&gt;&lt;rec-number&gt;2466&lt;/rec-number&gt;&lt;last-updated-date format="utc"&gt;1385061287&lt;/last-updated-date&gt;&lt;accession-num&gt;WOS:000315661500036&lt;/accession-num&gt;&lt;electronic-resource-num&gt;10.1038/nature11874&lt;/electronic-resource-num&gt;&lt;volume&gt;494&lt;/volume&gt;&lt;/record&gt;&lt;/Cite&gt;&lt;/EndNote&gt;</w:instrText>
      </w:r>
      <w:r w:rsidR="002C0409">
        <w:fldChar w:fldCharType="separate"/>
      </w:r>
      <w:r w:rsidR="002C0409">
        <w:rPr>
          <w:noProof/>
        </w:rPr>
        <w:t>(Hou and Bergström 1997; Yang</w:t>
      </w:r>
      <w:r w:rsidR="002C0409" w:rsidRPr="002C0409">
        <w:rPr>
          <w:i/>
          <w:noProof/>
        </w:rPr>
        <w:t>, et al.</w:t>
      </w:r>
      <w:r w:rsidR="002C0409">
        <w:rPr>
          <w:noProof/>
        </w:rPr>
        <w:t xml:space="preserve"> 2013)</w:t>
      </w:r>
      <w:r w:rsidR="002C0409">
        <w:fldChar w:fldCharType="end"/>
      </w:r>
      <w:bookmarkStart w:id="0" w:name="_GoBack"/>
      <w:bookmarkEnd w:id="0"/>
      <w:r>
        <w:t xml:space="preserve"> with the cephalic shield overlapping the reduced anterior tergites of the trunk. Rather than forcing the autapomorphy for</w:t>
      </w:r>
      <w:r w:rsidR="00AD2143">
        <w:t xml:space="preserve"> </w:t>
      </w:r>
      <w:r>
        <w:rPr>
          <w:i/>
        </w:rPr>
        <w:t>Fuxianhuia</w:t>
      </w:r>
      <w:r>
        <w:t xml:space="preserve"> in our dataset, we preferred to </w:t>
      </w:r>
      <w:r w:rsidR="00C01E2B">
        <w:t xml:space="preserve">openly </w:t>
      </w:r>
      <w:r>
        <w:t xml:space="preserve">code </w:t>
      </w:r>
      <w:r w:rsidR="00AD2143">
        <w:t xml:space="preserve">this state </w:t>
      </w:r>
      <w:r>
        <w:t xml:space="preserve">as </w:t>
      </w:r>
      <w:r w:rsidR="00AD2143">
        <w:t>“</w:t>
      </w:r>
      <w:r>
        <w:t>uncertain</w:t>
      </w:r>
      <w:r w:rsidR="00AD2143">
        <w:t>”</w:t>
      </w:r>
      <w:r>
        <w:t xml:space="preserve"> in order to test for the most parsimonious placement with respect to more common configurations.</w:t>
      </w:r>
    </w:p>
    <w:p w14:paraId="0D9330EB" w14:textId="77777777" w:rsidR="00A74A35" w:rsidRDefault="00A74A35"/>
    <w:p w14:paraId="62C8663C" w14:textId="3C816083" w:rsidR="00A74A35" w:rsidRDefault="00A74A35">
      <w:r>
        <w:t>I.</w:t>
      </w:r>
      <w:r w:rsidR="00235E12">
        <w:t>6</w:t>
      </w:r>
      <w:r>
        <w:t xml:space="preserve">. Condition of cephalic shield posteriorly overlapping trunk </w:t>
      </w:r>
      <w:proofErr w:type="spellStart"/>
      <w:r>
        <w:t>tergites</w:t>
      </w:r>
      <w:proofErr w:type="spellEnd"/>
    </w:p>
    <w:p w14:paraId="3D06F4D9" w14:textId="77777777" w:rsidR="00A74A35" w:rsidRDefault="00A74A35"/>
    <w:p w14:paraId="4EEBF5A2" w14:textId="77777777" w:rsidR="00A74A35" w:rsidRDefault="00A74A35">
      <w:r>
        <w:tab/>
        <w:t>0. Absent</w:t>
      </w:r>
    </w:p>
    <w:p w14:paraId="4D3B28A9" w14:textId="77777777" w:rsidR="00A74A35" w:rsidRDefault="00A74A35">
      <w:r>
        <w:tab/>
        <w:t>1. Present</w:t>
      </w:r>
    </w:p>
    <w:p w14:paraId="7193A8F1" w14:textId="77777777" w:rsidR="00A74A35" w:rsidRDefault="00A74A35"/>
    <w:p w14:paraId="48C525AE" w14:textId="77777777" w:rsidR="00A74A35" w:rsidRDefault="00A74A35">
      <w:r>
        <w:t xml:space="preserve">Although the conditions may be </w:t>
      </w:r>
      <w:proofErr w:type="spellStart"/>
      <w:r>
        <w:t>plesiomorphically</w:t>
      </w:r>
      <w:proofErr w:type="spellEnd"/>
      <w:r>
        <w:t xml:space="preserve"> related, this character is considered inapplicable for bivalved carapaces.</w:t>
      </w:r>
    </w:p>
    <w:p w14:paraId="4E434F10" w14:textId="77777777" w:rsidR="00A74A35" w:rsidRDefault="00A74A35"/>
    <w:p w14:paraId="073D0443" w14:textId="58CC9BC9" w:rsidR="00A74A35" w:rsidRDefault="00A74A35">
      <w:r>
        <w:t>I.</w:t>
      </w:r>
      <w:r w:rsidR="00235E12">
        <w:t>7</w:t>
      </w:r>
      <w:r>
        <w:t>. Condition of eyes notched dorsally into head shield</w:t>
      </w:r>
    </w:p>
    <w:p w14:paraId="4AD943F3" w14:textId="77777777" w:rsidR="00A74A35" w:rsidRDefault="00A74A35"/>
    <w:p w14:paraId="0C10914E" w14:textId="77777777" w:rsidR="00A74A35" w:rsidRDefault="00A74A35">
      <w:r>
        <w:tab/>
        <w:t>0. Absent</w:t>
      </w:r>
    </w:p>
    <w:p w14:paraId="72A31082" w14:textId="77777777" w:rsidR="00A74A35" w:rsidRDefault="00A74A35">
      <w:r>
        <w:tab/>
        <w:t>1. Present</w:t>
      </w:r>
    </w:p>
    <w:p w14:paraId="74BD4DC0" w14:textId="77777777" w:rsidR="00A74A35" w:rsidRDefault="00A74A35"/>
    <w:p w14:paraId="1D5CA8C7" w14:textId="36878871" w:rsidR="00A74A35" w:rsidRDefault="00A74A35">
      <w:r>
        <w:t>I.</w:t>
      </w:r>
      <w:r w:rsidR="00235E12">
        <w:t>8</w:t>
      </w:r>
      <w:r>
        <w:t>. Secondary median eyes</w:t>
      </w:r>
    </w:p>
    <w:p w14:paraId="06C38EAC" w14:textId="77777777" w:rsidR="00A74A35" w:rsidRDefault="00A74A35"/>
    <w:p w14:paraId="17450EB0" w14:textId="77777777" w:rsidR="00A74A35" w:rsidRDefault="00A74A35">
      <w:pPr>
        <w:ind w:left="720"/>
      </w:pPr>
      <w:r>
        <w:t>0. Absent</w:t>
      </w:r>
    </w:p>
    <w:p w14:paraId="4F51443D" w14:textId="77777777" w:rsidR="00A74A35" w:rsidRDefault="00A74A35">
      <w:pPr>
        <w:ind w:left="720"/>
      </w:pPr>
      <w:r>
        <w:t>1. Present</w:t>
      </w:r>
    </w:p>
    <w:p w14:paraId="7BB3AAE1" w14:textId="77777777" w:rsidR="00A74A35" w:rsidRDefault="00A74A35"/>
    <w:p w14:paraId="36AF67F5" w14:textId="77777777" w:rsidR="00A74A35" w:rsidRDefault="00A74A35">
      <w:r>
        <w:t>This character does not take into account the position of the median eyes (ventral or dorsal).</w:t>
      </w:r>
    </w:p>
    <w:p w14:paraId="02340357" w14:textId="77777777" w:rsidR="00A74A35" w:rsidRDefault="00A74A35"/>
    <w:p w14:paraId="2070D236" w14:textId="77777777" w:rsidR="00A74A35" w:rsidRDefault="00A74A35">
      <w:pPr>
        <w:rPr>
          <w:b/>
        </w:rPr>
      </w:pPr>
      <w:r>
        <w:rPr>
          <w:b/>
        </w:rPr>
        <w:t>II. Frontalmost appendage</w:t>
      </w:r>
    </w:p>
    <w:p w14:paraId="233D1E8A" w14:textId="77777777" w:rsidR="00A74A35" w:rsidRDefault="00A74A35"/>
    <w:p w14:paraId="7AC95218" w14:textId="77777777" w:rsidR="00A74A35" w:rsidRDefault="00A74A35">
      <w:r>
        <w:t xml:space="preserve">II.1. </w:t>
      </w:r>
      <w:proofErr w:type="spellStart"/>
      <w:r>
        <w:t>Polysegmented</w:t>
      </w:r>
      <w:proofErr w:type="spellEnd"/>
      <w:r>
        <w:t xml:space="preserve"> condition (8 segments or more)</w:t>
      </w:r>
    </w:p>
    <w:p w14:paraId="185F6B3E" w14:textId="77777777" w:rsidR="00A74A35" w:rsidRDefault="00A74A35"/>
    <w:p w14:paraId="1FA1DB34" w14:textId="77777777" w:rsidR="00A74A35" w:rsidRDefault="00A74A35">
      <w:r>
        <w:tab/>
        <w:t>0.</w:t>
      </w:r>
      <w:r w:rsidR="00AD2143">
        <w:t xml:space="preserve"> </w:t>
      </w:r>
      <w:r>
        <w:t>Absent</w:t>
      </w:r>
    </w:p>
    <w:p w14:paraId="1F631DC7" w14:textId="77777777" w:rsidR="00A74A35" w:rsidRDefault="00A74A35">
      <w:r>
        <w:tab/>
        <w:t>1.</w:t>
      </w:r>
      <w:r w:rsidR="00AD2143">
        <w:t xml:space="preserve"> </w:t>
      </w:r>
      <w:r>
        <w:t>Present</w:t>
      </w:r>
    </w:p>
    <w:p w14:paraId="387A2480" w14:textId="77777777" w:rsidR="00A74A35" w:rsidRDefault="00A74A35"/>
    <w:p w14:paraId="40D707BC" w14:textId="77777777" w:rsidR="00A74A35" w:rsidRDefault="00A74A35">
      <w:r>
        <w:t>II.2. Elongate condition</w:t>
      </w:r>
    </w:p>
    <w:p w14:paraId="14508AD8" w14:textId="77777777" w:rsidR="00A74A35" w:rsidRDefault="00A74A35"/>
    <w:p w14:paraId="70EB483F" w14:textId="77777777" w:rsidR="00A74A35" w:rsidRDefault="00A74A35">
      <w:r>
        <w:tab/>
        <w:t>0.</w:t>
      </w:r>
      <w:r w:rsidR="00AD2143">
        <w:t xml:space="preserve"> </w:t>
      </w:r>
      <w:r>
        <w:t>Absent</w:t>
      </w:r>
    </w:p>
    <w:p w14:paraId="0D3F998B" w14:textId="77777777" w:rsidR="00A74A35" w:rsidRDefault="00A74A35">
      <w:r>
        <w:tab/>
        <w:t>1.</w:t>
      </w:r>
      <w:r w:rsidR="00AD2143">
        <w:t xml:space="preserve"> </w:t>
      </w:r>
      <w:r>
        <w:t>Present</w:t>
      </w:r>
    </w:p>
    <w:p w14:paraId="5BF21853" w14:textId="77777777" w:rsidR="00A74A35" w:rsidRDefault="00A74A35"/>
    <w:p w14:paraId="719C1625" w14:textId="77777777" w:rsidR="00A74A35" w:rsidRDefault="00A74A35">
      <w:r>
        <w:t>This condition applies to the main ramus of the appendage, and thus leanchoiliids are coded 0.</w:t>
      </w:r>
    </w:p>
    <w:p w14:paraId="0C0A7C29" w14:textId="77777777" w:rsidR="00A74A35" w:rsidRDefault="00A74A35"/>
    <w:p w14:paraId="0949E7F8" w14:textId="77777777" w:rsidR="00A74A35" w:rsidRDefault="00A74A35">
      <w:r>
        <w:t>II.3. Paired inner spines</w:t>
      </w:r>
    </w:p>
    <w:p w14:paraId="7354DBF9" w14:textId="77777777" w:rsidR="00A74A35" w:rsidRDefault="00A74A35"/>
    <w:p w14:paraId="1987D938" w14:textId="77777777" w:rsidR="00A74A35" w:rsidRDefault="00A74A35">
      <w:r>
        <w:tab/>
        <w:t>0. Absent</w:t>
      </w:r>
    </w:p>
    <w:p w14:paraId="0BA4F344" w14:textId="77777777" w:rsidR="00A74A35" w:rsidRDefault="00A74A35">
      <w:r>
        <w:tab/>
        <w:t>1. Present</w:t>
      </w:r>
    </w:p>
    <w:p w14:paraId="52153AD7" w14:textId="77777777" w:rsidR="00A74A35" w:rsidRDefault="00A74A35"/>
    <w:p w14:paraId="137F1A5B" w14:textId="77777777" w:rsidR="00A74A35" w:rsidRDefault="00A74A35">
      <w:r>
        <w:t>II.4. Developed spines on the distal outer margin</w:t>
      </w:r>
    </w:p>
    <w:p w14:paraId="0E22DD25" w14:textId="77777777" w:rsidR="00A74A35" w:rsidRDefault="00A74A35"/>
    <w:p w14:paraId="6A8A7DE0" w14:textId="77777777" w:rsidR="00A74A35" w:rsidRDefault="00A74A35">
      <w:pPr>
        <w:numPr>
          <w:ilvl w:val="0"/>
          <w:numId w:val="24"/>
        </w:numPr>
        <w:tabs>
          <w:tab w:val="clear" w:pos="360"/>
          <w:tab w:val="num" w:pos="720"/>
        </w:tabs>
        <w:ind w:left="720"/>
      </w:pPr>
      <w:r>
        <w:t>0. Absent</w:t>
      </w:r>
    </w:p>
    <w:p w14:paraId="5E0BE55F" w14:textId="77777777" w:rsidR="00A74A35" w:rsidRDefault="00A74A35">
      <w:pPr>
        <w:numPr>
          <w:ilvl w:val="0"/>
          <w:numId w:val="24"/>
        </w:numPr>
        <w:tabs>
          <w:tab w:val="clear" w:pos="360"/>
          <w:tab w:val="num" w:pos="720"/>
        </w:tabs>
        <w:ind w:left="720"/>
      </w:pPr>
      <w:r>
        <w:t>1. Present</w:t>
      </w:r>
    </w:p>
    <w:p w14:paraId="096B560A" w14:textId="77777777" w:rsidR="00A74A35" w:rsidRDefault="00A74A35"/>
    <w:p w14:paraId="75D08004" w14:textId="77777777" w:rsidR="00A74A35" w:rsidRDefault="00A74A35">
      <w:r>
        <w:t>II.5. Number of inner rami</w:t>
      </w:r>
    </w:p>
    <w:p w14:paraId="5ACC171B" w14:textId="77777777" w:rsidR="00A74A35" w:rsidRDefault="00A74A35"/>
    <w:p w14:paraId="629F582C" w14:textId="77777777" w:rsidR="00A74A35" w:rsidRDefault="00A74A35">
      <w:pPr>
        <w:numPr>
          <w:ilvl w:val="0"/>
          <w:numId w:val="4"/>
        </w:numPr>
      </w:pPr>
      <w:r>
        <w:t>4</w:t>
      </w:r>
    </w:p>
    <w:p w14:paraId="1606895F" w14:textId="77777777" w:rsidR="00A74A35" w:rsidRDefault="00A74A35">
      <w:pPr>
        <w:numPr>
          <w:ilvl w:val="0"/>
          <w:numId w:val="4"/>
        </w:numPr>
      </w:pPr>
      <w:r>
        <w:t>3</w:t>
      </w:r>
    </w:p>
    <w:p w14:paraId="13D0BEE2" w14:textId="77777777" w:rsidR="00A74A35" w:rsidRDefault="00A74A35">
      <w:pPr>
        <w:numPr>
          <w:ilvl w:val="0"/>
          <w:numId w:val="4"/>
        </w:numPr>
      </w:pPr>
      <w:r>
        <w:t>2</w:t>
      </w:r>
    </w:p>
    <w:p w14:paraId="4A378E83" w14:textId="77777777" w:rsidR="00A74A35" w:rsidRDefault="00A74A35"/>
    <w:p w14:paraId="50630A16" w14:textId="77777777" w:rsidR="00A74A35" w:rsidRDefault="00A74A35">
      <w:r>
        <w:t xml:space="preserve">Applicable when the appendage is differentiated into a chelate complex, excluding here the condition of </w:t>
      </w:r>
      <w:r>
        <w:rPr>
          <w:i/>
        </w:rPr>
        <w:t>Hurdia</w:t>
      </w:r>
      <w:r>
        <w:t>.</w:t>
      </w:r>
    </w:p>
    <w:p w14:paraId="0286C750" w14:textId="77777777" w:rsidR="00A74A35" w:rsidRDefault="00A74A35"/>
    <w:p w14:paraId="0798E8F6" w14:textId="77777777" w:rsidR="00A74A35" w:rsidRDefault="00A74A35">
      <w:r>
        <w:t>II.6. Dis</w:t>
      </w:r>
      <w:r w:rsidR="00AD2143">
        <w:t>t</w:t>
      </w:r>
      <w:r>
        <w:t>almost segment with rounded edge</w:t>
      </w:r>
    </w:p>
    <w:p w14:paraId="102DCEE2" w14:textId="77777777" w:rsidR="00A74A35" w:rsidRDefault="00A74A35"/>
    <w:p w14:paraId="48667056" w14:textId="77777777" w:rsidR="00A74A35" w:rsidRDefault="00A74A35">
      <w:r>
        <w:tab/>
        <w:t>0. Absent</w:t>
      </w:r>
    </w:p>
    <w:p w14:paraId="1CF05F56" w14:textId="77777777" w:rsidR="00A74A35" w:rsidRDefault="00A74A35">
      <w:r>
        <w:tab/>
        <w:t>1. Present</w:t>
      </w:r>
    </w:p>
    <w:p w14:paraId="4C8617FE" w14:textId="77777777" w:rsidR="00A74A35" w:rsidRDefault="00A74A35"/>
    <w:p w14:paraId="4F535C7D" w14:textId="77777777" w:rsidR="00A74A35" w:rsidRDefault="00A74A35">
      <w:proofErr w:type="gramStart"/>
      <w:r>
        <w:t xml:space="preserve">Coded 1 in all </w:t>
      </w:r>
      <w:proofErr w:type="spellStart"/>
      <w:r>
        <w:t>antennulas</w:t>
      </w:r>
      <w:proofErr w:type="spellEnd"/>
      <w:r>
        <w:t>.</w:t>
      </w:r>
      <w:proofErr w:type="gramEnd"/>
    </w:p>
    <w:p w14:paraId="4C1012DB" w14:textId="77777777" w:rsidR="00A74A35" w:rsidRDefault="00A74A35"/>
    <w:p w14:paraId="1FB04788" w14:textId="77777777" w:rsidR="00A74A35" w:rsidRDefault="00A74A35">
      <w:r>
        <w:t>II.7. Flagellate condition of the multi-chelate appendage</w:t>
      </w:r>
    </w:p>
    <w:p w14:paraId="48B4FC6E" w14:textId="77777777" w:rsidR="00A74A35" w:rsidRDefault="00A74A35"/>
    <w:p w14:paraId="6244E180" w14:textId="77777777" w:rsidR="00A74A35" w:rsidRDefault="00A74A35">
      <w:pPr>
        <w:ind w:left="727"/>
      </w:pPr>
      <w:r>
        <w:t>0. Absent</w:t>
      </w:r>
    </w:p>
    <w:p w14:paraId="078BC7AA" w14:textId="77777777" w:rsidR="00A74A35" w:rsidRDefault="00A74A35">
      <w:pPr>
        <w:ind w:left="727"/>
      </w:pPr>
      <w:r>
        <w:t>1. Present</w:t>
      </w:r>
    </w:p>
    <w:p w14:paraId="18778845" w14:textId="77777777" w:rsidR="00A74A35" w:rsidRDefault="00A74A35"/>
    <w:p w14:paraId="3CB38BCB" w14:textId="77777777" w:rsidR="00A74A35" w:rsidRDefault="00A74A35">
      <w:r>
        <w:t>II.8. Median podomeres forming a swollen peduncle</w:t>
      </w:r>
    </w:p>
    <w:p w14:paraId="4F06C496" w14:textId="77777777" w:rsidR="00A74A35" w:rsidRDefault="00A74A35"/>
    <w:p w14:paraId="51B0802A" w14:textId="77777777" w:rsidR="00A74A35" w:rsidRDefault="00A74A35">
      <w:r>
        <w:tab/>
        <w:t>0. Absent</w:t>
      </w:r>
    </w:p>
    <w:p w14:paraId="7B31A4A5" w14:textId="77777777" w:rsidR="00A74A35" w:rsidRDefault="00A74A35">
      <w:r>
        <w:tab/>
        <w:t>1. Present</w:t>
      </w:r>
    </w:p>
    <w:p w14:paraId="3A864288" w14:textId="77777777" w:rsidR="00A74A35" w:rsidRDefault="00A74A35"/>
    <w:p w14:paraId="4BB32729" w14:textId="77777777" w:rsidR="00A74A35" w:rsidRDefault="00A74A35">
      <w:r>
        <w:t>II.9. Peduncular multi-chelate appendage with enlarged base and elongate rami</w:t>
      </w:r>
    </w:p>
    <w:p w14:paraId="32F21BDF" w14:textId="77777777" w:rsidR="00A74A35" w:rsidRDefault="00A74A35"/>
    <w:p w14:paraId="0D241AE6" w14:textId="77777777" w:rsidR="00A74A35" w:rsidRDefault="00A74A35">
      <w:r>
        <w:tab/>
        <w:t>0. Absent</w:t>
      </w:r>
    </w:p>
    <w:p w14:paraId="3D2897B6" w14:textId="77777777" w:rsidR="00A74A35" w:rsidRDefault="00A74A35">
      <w:r>
        <w:tab/>
        <w:t>1. Present</w:t>
      </w:r>
    </w:p>
    <w:p w14:paraId="5950F6C2" w14:textId="77777777" w:rsidR="00A74A35" w:rsidRDefault="00A74A35"/>
    <w:p w14:paraId="121761EC" w14:textId="0237D3FA" w:rsidR="00A74A35" w:rsidRDefault="00A74A35">
      <w:r>
        <w:t>The “great appendage</w:t>
      </w:r>
      <w:r w:rsidR="00AD2143">
        <w:t>s</w:t>
      </w:r>
      <w:r>
        <w:t>” of certain leanchoiliids are conspicuously larger (</w:t>
      </w:r>
      <w:r>
        <w:rPr>
          <w:i/>
        </w:rPr>
        <w:t>Yawunik</w:t>
      </w:r>
      <w:r>
        <w:t xml:space="preserve">, </w:t>
      </w:r>
      <w:r>
        <w:rPr>
          <w:i/>
        </w:rPr>
        <w:t xml:space="preserve">Leanchoilia </w:t>
      </w:r>
      <w:proofErr w:type="spellStart"/>
      <w:r>
        <w:rPr>
          <w:i/>
        </w:rPr>
        <w:t>superlata</w:t>
      </w:r>
      <w:proofErr w:type="spellEnd"/>
      <w:r>
        <w:t>) than others (</w:t>
      </w:r>
      <w:proofErr w:type="spellStart"/>
      <w:r w:rsidRPr="00BC74E4">
        <w:rPr>
          <w:i/>
        </w:rPr>
        <w:t>Alalcomenaeus</w:t>
      </w:r>
      <w:proofErr w:type="spellEnd"/>
      <w:r>
        <w:t xml:space="preserve">, </w:t>
      </w:r>
      <w:proofErr w:type="spellStart"/>
      <w:r>
        <w:rPr>
          <w:i/>
        </w:rPr>
        <w:t>Actaeus</w:t>
      </w:r>
      <w:proofErr w:type="spellEnd"/>
      <w:r>
        <w:t xml:space="preserve">, </w:t>
      </w:r>
      <w:r>
        <w:rPr>
          <w:i/>
        </w:rPr>
        <w:t xml:space="preserve">L. </w:t>
      </w:r>
      <w:proofErr w:type="spellStart"/>
      <w:r>
        <w:rPr>
          <w:i/>
        </w:rPr>
        <w:t>persephone</w:t>
      </w:r>
      <w:proofErr w:type="spellEnd"/>
      <w:r>
        <w:t xml:space="preserve"> </w:t>
      </w:r>
      <w:r w:rsidR="008442DE">
        <w:fldChar w:fldCharType="begin"/>
      </w:r>
      <w:r w:rsidR="008442DE">
        <w:instrText xml:space="preserve"> ADDIN EN.CITE &lt;EndNote&gt;&lt;Cite&gt;&lt;Author&gt;García-Bellido&lt;/Author&gt;&lt;Year&gt;2007&lt;/Year&gt;&lt;IDText&gt;Reassessment of the genus Leanchoilia (Arthropoda, Arachnomorpha) from the middle Cambrian Burgess Shale, British Columbia, Canada&lt;/IDText&gt;&lt;DisplayText&gt;(García-Bellido and Collins 2007)&lt;/DisplayText&gt;&lt;record&gt;&lt;keywords&gt;&lt;/keywords&gt;&lt;titles&gt;&lt;title&gt;Reassessment of the genus Leanchoilia (Arthropoda, Arachnomorpha) from the middle Cambrian Burgess Shale, British Columbia, Canada&lt;/title&gt;&lt;secondary-title&gt;Palaeontology&lt;/secondary-title&gt;&lt;/titles&gt;&lt;pages&gt;693-709&lt;/pages&gt;&lt;number&gt;3&lt;/number&gt;&lt;contributors&gt;&lt;authors&gt;&lt;author&gt;García-Bellido, D. C.&lt;/author&gt;&lt;author&gt;Collins, D.&lt;/author&gt;&lt;/authors&gt;&lt;/contributors&gt;&lt;added-date format="utc"&gt;1384791513&lt;/added-date&gt;&lt;ref-type name="Journal Article"&gt;17&lt;/ref-type&gt;&lt;dates&gt;&lt;year&gt;2007&lt;/year&gt;&lt;/dates&gt;&lt;rec-number&gt;1068&lt;/rec-number&gt;&lt;last-updated-date format="utc"&gt;1384791513&lt;/last-updated-date&gt;&lt;volume&gt;50&lt;/volume&gt;&lt;/record&gt;&lt;/Cite&gt;&lt;/EndNote&gt;</w:instrText>
      </w:r>
      <w:r w:rsidR="008442DE">
        <w:fldChar w:fldCharType="separate"/>
      </w:r>
      <w:r w:rsidR="008442DE">
        <w:rPr>
          <w:noProof/>
        </w:rPr>
        <w:t>(García-Bellido and Collins 2007)</w:t>
      </w:r>
      <w:r w:rsidR="008442DE">
        <w:fldChar w:fldCharType="end"/>
      </w:r>
      <w:r>
        <w:t xml:space="preserve">) due mostly to a more prominent base and stouter, more elongate rami. The condition is unclear in </w:t>
      </w:r>
      <w:r>
        <w:rPr>
          <w:i/>
        </w:rPr>
        <w:t xml:space="preserve">L. </w:t>
      </w:r>
      <w:proofErr w:type="spellStart"/>
      <w:r>
        <w:rPr>
          <w:i/>
        </w:rPr>
        <w:t>illecebrosa</w:t>
      </w:r>
      <w:proofErr w:type="spellEnd"/>
      <w:r w:rsidR="00AD2143">
        <w:rPr>
          <w:i/>
        </w:rPr>
        <w:t>,</w:t>
      </w:r>
      <w:r>
        <w:t xml:space="preserve"> which possibly represents an intermediate condition. </w:t>
      </w:r>
      <w:r w:rsidR="000D1178">
        <w:t>S</w:t>
      </w:r>
      <w:r>
        <w:t xml:space="preserve">pecimens of </w:t>
      </w:r>
      <w:r>
        <w:rPr>
          <w:i/>
        </w:rPr>
        <w:t xml:space="preserve">L. </w:t>
      </w:r>
      <w:proofErr w:type="spellStart"/>
      <w:r>
        <w:rPr>
          <w:i/>
        </w:rPr>
        <w:t>illecebrosa</w:t>
      </w:r>
      <w:proofErr w:type="spellEnd"/>
      <w:r>
        <w:t xml:space="preserve"> seem </w:t>
      </w:r>
      <w:r w:rsidR="00A814B4">
        <w:t>to exhibit both conditions</w:t>
      </w:r>
      <w:r>
        <w:t xml:space="preserve"> </w:t>
      </w:r>
      <w:r w:rsidR="008442DE">
        <w:fldChar w:fldCharType="begin">
          <w:fldData xml:space="preserve">PEVuZE5vdGU+PENpdGU+PEF1dGhvcj5Ib3U8L0F1dGhvcj48WWVhcj4xOTk3PC9ZZWFyPjxJRFRl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</w:fldData>
        </w:fldChar>
      </w:r>
      <w:r w:rsidR="008442DE">
        <w:instrText xml:space="preserve"> ADDIN EN.CITE </w:instrText>
      </w:r>
      <w:r w:rsidR="008442DE">
        <w:fldChar w:fldCharType="begin">
          <w:fldData xml:space="preserve">PEVuZE5vdGU+PENpdGU+PEF1dGhvcj5Ib3U8L0F1dGhvcj48WWVhcj4xOTk3PC9ZZWFyPjxJRFRl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</w:fldData>
        </w:fldChar>
      </w:r>
      <w:r w:rsidR="008442DE">
        <w:instrText xml:space="preserve"> ADDIN EN.CITE.DATA </w:instrText>
      </w:r>
      <w:r w:rsidR="008442DE">
        <w:fldChar w:fldCharType="end"/>
      </w:r>
      <w:r w:rsidR="008442DE">
        <w:fldChar w:fldCharType="separate"/>
      </w:r>
      <w:r w:rsidR="008442DE">
        <w:rPr>
          <w:noProof/>
        </w:rPr>
        <w:t>(Hou and Bergström 1997; Hou</w:t>
      </w:r>
      <w:r w:rsidR="008442DE" w:rsidRPr="008442DE">
        <w:rPr>
          <w:i/>
          <w:noProof/>
        </w:rPr>
        <w:t xml:space="preserve"> et al.</w:t>
      </w:r>
      <w:r w:rsidR="008442DE">
        <w:rPr>
          <w:noProof/>
        </w:rPr>
        <w:t xml:space="preserve"> 2004; Liu</w:t>
      </w:r>
      <w:r w:rsidR="008442DE" w:rsidRPr="008442DE">
        <w:rPr>
          <w:i/>
          <w:noProof/>
        </w:rPr>
        <w:t xml:space="preserve"> et al.</w:t>
      </w:r>
      <w:r w:rsidR="008442DE">
        <w:rPr>
          <w:noProof/>
        </w:rPr>
        <w:t xml:space="preserve"> 2007)</w:t>
      </w:r>
      <w:r w:rsidR="008442DE">
        <w:fldChar w:fldCharType="end"/>
      </w:r>
      <w:r>
        <w:t xml:space="preserve">, </w:t>
      </w:r>
      <w:r w:rsidR="00AD2143">
        <w:t xml:space="preserve">calling into question </w:t>
      </w:r>
      <w:r>
        <w:t xml:space="preserve">the </w:t>
      </w:r>
      <w:r>
        <w:lastRenderedPageBreak/>
        <w:t xml:space="preserve">homogeneity of the morphotype. Ideally, a morphometric analysis including additional leanchoiliid </w:t>
      </w:r>
      <w:proofErr w:type="spellStart"/>
      <w:r>
        <w:t>morphospecies</w:t>
      </w:r>
      <w:proofErr w:type="spellEnd"/>
      <w:r>
        <w:t xml:space="preserve"> (e.g. </w:t>
      </w:r>
      <w:r>
        <w:rPr>
          <w:i/>
        </w:rPr>
        <w:t xml:space="preserve">L. </w:t>
      </w:r>
      <w:proofErr w:type="spellStart"/>
      <w:r>
        <w:rPr>
          <w:i/>
        </w:rPr>
        <w:t>protagonia</w:t>
      </w:r>
      <w:proofErr w:type="spellEnd"/>
      <w:r>
        <w:t xml:space="preserve">) would help clarify the significance of this character.  </w:t>
      </w:r>
    </w:p>
    <w:p w14:paraId="26144E5D" w14:textId="77777777" w:rsidR="00A74A35" w:rsidRDefault="00A74A35"/>
    <w:p w14:paraId="740EFF07" w14:textId="77777777" w:rsidR="00A74A35" w:rsidRDefault="00A74A35">
      <w:r>
        <w:t>II.10. Claw complex distally on the distalmost ramus</w:t>
      </w:r>
    </w:p>
    <w:p w14:paraId="7E5AA70D" w14:textId="77777777" w:rsidR="00A74A35" w:rsidRDefault="00A74A35"/>
    <w:p w14:paraId="76C79322" w14:textId="77777777" w:rsidR="00A74A35" w:rsidRDefault="00A74A35">
      <w:r>
        <w:tab/>
        <w:t>0. Absent</w:t>
      </w:r>
    </w:p>
    <w:p w14:paraId="61647177" w14:textId="77777777" w:rsidR="00A74A35" w:rsidRDefault="00A74A35">
      <w:r>
        <w:tab/>
        <w:t>1. Present</w:t>
      </w:r>
    </w:p>
    <w:p w14:paraId="6561D4A5" w14:textId="77777777" w:rsidR="00A74A35" w:rsidRDefault="00A74A35"/>
    <w:p w14:paraId="7527A5CA" w14:textId="77777777" w:rsidR="00A74A35" w:rsidRDefault="00A74A35">
      <w:pPr>
        <w:pStyle w:val="Heading1"/>
      </w:pPr>
      <w:r>
        <w:t>III. Post-frontal cephalic appendages</w:t>
      </w:r>
    </w:p>
    <w:p w14:paraId="0D102D26" w14:textId="77777777" w:rsidR="00A74A35" w:rsidRDefault="00A74A35"/>
    <w:p w14:paraId="40A0BA89" w14:textId="77777777" w:rsidR="00A74A35" w:rsidRDefault="00A74A35">
      <w:r>
        <w:t>III.1. Post-oral cephalic appendages</w:t>
      </w:r>
    </w:p>
    <w:p w14:paraId="7120E84B" w14:textId="77777777" w:rsidR="00A74A35" w:rsidRDefault="00A74A35"/>
    <w:p w14:paraId="167C6CE0" w14:textId="77777777" w:rsidR="00A74A35" w:rsidRDefault="00A74A35">
      <w:r>
        <w:tab/>
        <w:t xml:space="preserve">0. </w:t>
      </w:r>
      <w:proofErr w:type="spellStart"/>
      <w:r>
        <w:t>Lopobodous</w:t>
      </w:r>
      <w:proofErr w:type="spellEnd"/>
      <w:r>
        <w:t xml:space="preserve"> or weakly scleroti</w:t>
      </w:r>
      <w:r w:rsidR="00AD2143">
        <w:t>z</w:t>
      </w:r>
      <w:r>
        <w:t>ed</w:t>
      </w:r>
    </w:p>
    <w:p w14:paraId="3E6988F2" w14:textId="77777777" w:rsidR="00A74A35" w:rsidRDefault="00A74A35">
      <w:r>
        <w:tab/>
        <w:t xml:space="preserve">1. </w:t>
      </w:r>
      <w:proofErr w:type="spellStart"/>
      <w:r w:rsidR="00AD2143">
        <w:t>Arthrodized</w:t>
      </w:r>
      <w:proofErr w:type="spellEnd"/>
    </w:p>
    <w:p w14:paraId="71B76EE6" w14:textId="77777777" w:rsidR="00A74A35" w:rsidRDefault="00A74A35"/>
    <w:p w14:paraId="2526563B" w14:textId="77777777" w:rsidR="00A74A35" w:rsidRDefault="00A74A35">
      <w:r>
        <w:t>III.2. One or more reduced cephalic endopod(s)</w:t>
      </w:r>
    </w:p>
    <w:p w14:paraId="4AC6E5D5" w14:textId="77777777" w:rsidR="00A74A35" w:rsidRDefault="00A74A35"/>
    <w:p w14:paraId="4B6BF265" w14:textId="77777777" w:rsidR="00A74A35" w:rsidRDefault="00A74A35">
      <w:r>
        <w:tab/>
        <w:t>0. Absent</w:t>
      </w:r>
    </w:p>
    <w:p w14:paraId="073EFA9D" w14:textId="77777777" w:rsidR="00A74A35" w:rsidRDefault="00A74A35">
      <w:r>
        <w:tab/>
        <w:t>1. Present</w:t>
      </w:r>
    </w:p>
    <w:p w14:paraId="16211E6C" w14:textId="77777777" w:rsidR="00A74A35" w:rsidRDefault="00A74A35"/>
    <w:p w14:paraId="0F98D05B" w14:textId="77777777" w:rsidR="00A74A35" w:rsidRDefault="00A74A35">
      <w:r>
        <w:t>III.3. Exopod-bearing cephalic appendages</w:t>
      </w:r>
    </w:p>
    <w:p w14:paraId="747DF298" w14:textId="77777777" w:rsidR="00A74A35" w:rsidRDefault="00A74A35"/>
    <w:p w14:paraId="1ED0B29F" w14:textId="77777777" w:rsidR="00A74A35" w:rsidRDefault="00A74A35">
      <w:r>
        <w:tab/>
        <w:t>0. Absent</w:t>
      </w:r>
    </w:p>
    <w:p w14:paraId="47614BE9" w14:textId="77777777" w:rsidR="00A74A35" w:rsidRDefault="00A74A35">
      <w:r>
        <w:tab/>
        <w:t>1. Present</w:t>
      </w:r>
    </w:p>
    <w:p w14:paraId="7AAA14CA" w14:textId="77777777" w:rsidR="00A74A35" w:rsidRDefault="00A74A35"/>
    <w:p w14:paraId="69EC7FD8" w14:textId="77777777" w:rsidR="00A74A35" w:rsidRDefault="00A74A35">
      <w:r>
        <w:t>III.4. Sub-segmentation of cephalic exopod</w:t>
      </w:r>
    </w:p>
    <w:p w14:paraId="30F1620D" w14:textId="77777777" w:rsidR="00A74A35" w:rsidRDefault="00A74A35">
      <w:r>
        <w:tab/>
        <w:t>0. Absent</w:t>
      </w:r>
    </w:p>
    <w:p w14:paraId="374B6BBC" w14:textId="77777777" w:rsidR="00A74A35" w:rsidRDefault="00A74A35">
      <w:r>
        <w:tab/>
        <w:t>1. Present</w:t>
      </w:r>
    </w:p>
    <w:p w14:paraId="6370CB0F" w14:textId="77777777" w:rsidR="00A74A35" w:rsidRDefault="00A74A35"/>
    <w:p w14:paraId="792AEE64" w14:textId="77777777" w:rsidR="00A74A35" w:rsidRDefault="00A74A35">
      <w:pPr>
        <w:rPr>
          <w:b/>
        </w:rPr>
      </w:pPr>
      <w:r>
        <w:rPr>
          <w:b/>
        </w:rPr>
        <w:t>IV. Trunk</w:t>
      </w:r>
    </w:p>
    <w:p w14:paraId="7F085A66" w14:textId="77777777" w:rsidR="00A74A35" w:rsidRDefault="00A74A35"/>
    <w:p w14:paraId="7E8106CB" w14:textId="77777777" w:rsidR="00A74A35" w:rsidRDefault="00A74A35">
      <w:r>
        <w:t xml:space="preserve">IV.1. Shape of </w:t>
      </w:r>
      <w:proofErr w:type="spellStart"/>
      <w:r>
        <w:t>tergo-sclerites</w:t>
      </w:r>
      <w:proofErr w:type="spellEnd"/>
    </w:p>
    <w:p w14:paraId="36EE90CF" w14:textId="77777777" w:rsidR="00A74A35" w:rsidRDefault="00A74A35"/>
    <w:p w14:paraId="793620CC" w14:textId="77777777" w:rsidR="00A74A35" w:rsidRDefault="00A74A35">
      <w:pPr>
        <w:numPr>
          <w:ilvl w:val="0"/>
          <w:numId w:val="13"/>
        </w:numPr>
      </w:pPr>
      <w:r>
        <w:t>Contiguous ring-shaped</w:t>
      </w:r>
    </w:p>
    <w:p w14:paraId="2C953CE1" w14:textId="77777777" w:rsidR="00A74A35" w:rsidRDefault="00A74A35">
      <w:pPr>
        <w:numPr>
          <w:ilvl w:val="0"/>
          <w:numId w:val="13"/>
        </w:numPr>
      </w:pPr>
      <w:r>
        <w:t>Tergites laterally extended into pleurae</w:t>
      </w:r>
    </w:p>
    <w:p w14:paraId="744D467F" w14:textId="77777777" w:rsidR="00A74A35" w:rsidRDefault="00A74A35"/>
    <w:p w14:paraId="53967045" w14:textId="77777777" w:rsidR="00A74A35" w:rsidRDefault="00A74A35">
      <w:r>
        <w:t>IV.2. Fine serration of pleural margins</w:t>
      </w:r>
    </w:p>
    <w:p w14:paraId="4D5DE3E7" w14:textId="77777777" w:rsidR="00A74A35" w:rsidRDefault="00A74A35"/>
    <w:p w14:paraId="25FCF0C8" w14:textId="77777777" w:rsidR="00A74A35" w:rsidRDefault="00A74A35">
      <w:pPr>
        <w:numPr>
          <w:ilvl w:val="0"/>
          <w:numId w:val="14"/>
        </w:numPr>
      </w:pPr>
      <w:r>
        <w:t>Absent</w:t>
      </w:r>
    </w:p>
    <w:p w14:paraId="73ADF6A7" w14:textId="77777777" w:rsidR="00A74A35" w:rsidRDefault="00A74A35">
      <w:pPr>
        <w:numPr>
          <w:ilvl w:val="0"/>
          <w:numId w:val="14"/>
        </w:numPr>
      </w:pPr>
      <w:r>
        <w:t>Present</w:t>
      </w:r>
    </w:p>
    <w:p w14:paraId="73DC683D" w14:textId="77777777" w:rsidR="00A74A35" w:rsidRDefault="00A74A35"/>
    <w:p w14:paraId="6997EADD" w14:textId="77777777" w:rsidR="00A74A35" w:rsidRDefault="00A74A35">
      <w:r>
        <w:t xml:space="preserve">IV.3. Parallel dorsal </w:t>
      </w:r>
      <w:proofErr w:type="spellStart"/>
      <w:r>
        <w:t>carinae</w:t>
      </w:r>
      <w:proofErr w:type="spellEnd"/>
    </w:p>
    <w:p w14:paraId="041A001F" w14:textId="77777777" w:rsidR="00A74A35" w:rsidRDefault="00A74A35"/>
    <w:p w14:paraId="748364F3" w14:textId="77777777" w:rsidR="00A74A35" w:rsidRDefault="00A74A35">
      <w:pPr>
        <w:numPr>
          <w:ilvl w:val="0"/>
          <w:numId w:val="15"/>
        </w:numPr>
      </w:pPr>
      <w:r>
        <w:t>Absent</w:t>
      </w:r>
    </w:p>
    <w:p w14:paraId="6FC4A740" w14:textId="77777777" w:rsidR="00A74A35" w:rsidRDefault="00A74A35">
      <w:pPr>
        <w:numPr>
          <w:ilvl w:val="0"/>
          <w:numId w:val="15"/>
        </w:numPr>
      </w:pPr>
      <w:r>
        <w:t>Present</w:t>
      </w:r>
    </w:p>
    <w:p w14:paraId="66512E85" w14:textId="77777777" w:rsidR="00A74A35" w:rsidRDefault="00A74A35"/>
    <w:p w14:paraId="5372904A" w14:textId="77777777" w:rsidR="00A74A35" w:rsidRDefault="00A74A35">
      <w:r>
        <w:t>IV.4. Number of trunk segments</w:t>
      </w:r>
    </w:p>
    <w:p w14:paraId="6D1636E7" w14:textId="77777777" w:rsidR="00A74A35" w:rsidRDefault="00A74A35">
      <w:pPr>
        <w:rPr>
          <w:color w:val="000000"/>
        </w:rPr>
      </w:pPr>
    </w:p>
    <w:p w14:paraId="08453BD3" w14:textId="77777777" w:rsidR="00A74A35" w:rsidRDefault="00A74A35">
      <w:pPr>
        <w:ind w:left="720"/>
        <w:rPr>
          <w:color w:val="000000"/>
        </w:rPr>
      </w:pPr>
      <w:r>
        <w:rPr>
          <w:color w:val="000000"/>
        </w:rPr>
        <w:t>0.</w:t>
      </w:r>
      <w:r w:rsidR="00AD2143">
        <w:rPr>
          <w:color w:val="000000"/>
        </w:rPr>
        <w:t xml:space="preserve"> </w:t>
      </w:r>
      <w:r>
        <w:rPr>
          <w:color w:val="000000"/>
        </w:rPr>
        <w:t>20+</w:t>
      </w:r>
    </w:p>
    <w:p w14:paraId="6314C386" w14:textId="77777777" w:rsidR="00A74A35" w:rsidRDefault="00A74A35">
      <w:pPr>
        <w:ind w:left="720"/>
        <w:rPr>
          <w:color w:val="000000"/>
        </w:rPr>
      </w:pPr>
      <w:r>
        <w:rPr>
          <w:color w:val="000000"/>
        </w:rPr>
        <w:t>1.</w:t>
      </w:r>
      <w:r w:rsidR="00AD2143">
        <w:rPr>
          <w:color w:val="000000"/>
        </w:rPr>
        <w:t xml:space="preserve"> </w:t>
      </w:r>
      <w:r>
        <w:rPr>
          <w:color w:val="000000"/>
        </w:rPr>
        <w:t>14-16</w:t>
      </w:r>
    </w:p>
    <w:p w14:paraId="2E9DDC86" w14:textId="77777777" w:rsidR="00A74A35" w:rsidRDefault="00A74A35">
      <w:pPr>
        <w:ind w:left="720"/>
        <w:rPr>
          <w:color w:val="000000"/>
        </w:rPr>
      </w:pPr>
      <w:r>
        <w:rPr>
          <w:color w:val="000000"/>
        </w:rPr>
        <w:t>2.</w:t>
      </w:r>
      <w:r w:rsidR="00AD2143">
        <w:rPr>
          <w:color w:val="000000"/>
        </w:rPr>
        <w:t xml:space="preserve"> </w:t>
      </w:r>
      <w:r>
        <w:rPr>
          <w:color w:val="000000"/>
        </w:rPr>
        <w:t>13</w:t>
      </w:r>
    </w:p>
    <w:p w14:paraId="7921C948" w14:textId="77777777" w:rsidR="00A74A35" w:rsidRDefault="00A74A35">
      <w:pPr>
        <w:ind w:left="720"/>
        <w:rPr>
          <w:color w:val="000000"/>
        </w:rPr>
      </w:pPr>
      <w:r>
        <w:rPr>
          <w:color w:val="000000"/>
        </w:rPr>
        <w:t>3.</w:t>
      </w:r>
      <w:r w:rsidR="00AD2143">
        <w:rPr>
          <w:color w:val="000000"/>
        </w:rPr>
        <w:t xml:space="preserve"> </w:t>
      </w:r>
      <w:r>
        <w:rPr>
          <w:color w:val="000000"/>
        </w:rPr>
        <w:t>12</w:t>
      </w:r>
    </w:p>
    <w:p w14:paraId="2033CFBC" w14:textId="77777777" w:rsidR="00A74A35" w:rsidRDefault="00A74A35">
      <w:pPr>
        <w:ind w:left="720"/>
        <w:rPr>
          <w:color w:val="000000"/>
        </w:rPr>
      </w:pPr>
      <w:r>
        <w:rPr>
          <w:color w:val="000000"/>
        </w:rPr>
        <w:t>4.</w:t>
      </w:r>
      <w:r w:rsidR="00AD2143">
        <w:rPr>
          <w:color w:val="000000"/>
        </w:rPr>
        <w:t xml:space="preserve"> </w:t>
      </w:r>
      <w:r>
        <w:rPr>
          <w:color w:val="000000"/>
        </w:rPr>
        <w:t>11</w:t>
      </w:r>
    </w:p>
    <w:p w14:paraId="7EB52D72" w14:textId="77777777" w:rsidR="00A74A35" w:rsidRDefault="00A74A35">
      <w:pPr>
        <w:ind w:left="720"/>
        <w:rPr>
          <w:color w:val="000000"/>
        </w:rPr>
      </w:pPr>
      <w:r>
        <w:rPr>
          <w:color w:val="000000"/>
        </w:rPr>
        <w:t>5.</w:t>
      </w:r>
      <w:r w:rsidR="00AD2143">
        <w:rPr>
          <w:color w:val="000000"/>
        </w:rPr>
        <w:t xml:space="preserve"> </w:t>
      </w:r>
      <w:r>
        <w:rPr>
          <w:color w:val="000000"/>
        </w:rPr>
        <w:t>10-</w:t>
      </w:r>
    </w:p>
    <w:p w14:paraId="079D5991" w14:textId="77777777" w:rsidR="00A74A35" w:rsidRDefault="00A74A35"/>
    <w:p w14:paraId="3A81B990" w14:textId="77777777" w:rsidR="00A74A35" w:rsidRDefault="00A74A35">
      <w:r>
        <w:t>IV.5. Abdomen (=whole appendage-free section of the trunk)</w:t>
      </w:r>
    </w:p>
    <w:p w14:paraId="1DB89165" w14:textId="77777777" w:rsidR="00A74A35" w:rsidRDefault="00A74A35"/>
    <w:p w14:paraId="4CAE9F7D" w14:textId="77777777" w:rsidR="00A74A35" w:rsidRDefault="00A74A35">
      <w:r>
        <w:tab/>
        <w:t>0. Absent</w:t>
      </w:r>
    </w:p>
    <w:p w14:paraId="62296968" w14:textId="77777777" w:rsidR="00A74A35" w:rsidRDefault="00A74A35">
      <w:r>
        <w:tab/>
        <w:t>1. Present</w:t>
      </w:r>
    </w:p>
    <w:p w14:paraId="69BDA34E" w14:textId="77777777" w:rsidR="00A74A35" w:rsidRDefault="00A74A35"/>
    <w:p w14:paraId="2B2ED016" w14:textId="77777777" w:rsidR="00A74A35" w:rsidRDefault="00A74A35">
      <w:r>
        <w:t>IV.6. Post-abdomen (=one or two appendage-free segments before tailpiece)</w:t>
      </w:r>
    </w:p>
    <w:p w14:paraId="3DF1B349" w14:textId="77777777" w:rsidR="00A74A35" w:rsidRDefault="00A74A35"/>
    <w:p w14:paraId="7C77C272" w14:textId="77777777" w:rsidR="00A74A35" w:rsidRDefault="00A74A35">
      <w:r>
        <w:tab/>
        <w:t>0. Absent</w:t>
      </w:r>
    </w:p>
    <w:p w14:paraId="196B81D5" w14:textId="77777777" w:rsidR="00A74A35" w:rsidRDefault="00A74A35">
      <w:r>
        <w:tab/>
        <w:t>1. Present</w:t>
      </w:r>
    </w:p>
    <w:p w14:paraId="4C6089F1" w14:textId="77777777" w:rsidR="00A74A35" w:rsidRDefault="00A74A35"/>
    <w:p w14:paraId="2E98B9EB" w14:textId="76FEB405" w:rsidR="00A74A35" w:rsidRDefault="00A74A35" w:rsidP="00AD2143">
      <w:r>
        <w:t>Several stem taxa clearly have one or two segments at the posterior end of the trunk that are devoid of appendages, a characteristic generally recogni</w:t>
      </w:r>
      <w:r w:rsidR="00AD2143">
        <w:t>z</w:t>
      </w:r>
      <w:r>
        <w:t xml:space="preserve">ed in their description (e.g. </w:t>
      </w:r>
      <w:r w:rsidR="000D0F4C">
        <w:fldChar w:fldCharType="begin">
          <w:fldData xml:space="preserve">PEVuZE5vdGU+PENpdGU+PEF1dGhvcj5IYXVnPC9BdXRob3I+PFllYXI+MjAxMjwvWWVhcj48SURU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</w:fldData>
        </w:fldChar>
      </w:r>
      <w:r w:rsidR="002E5291">
        <w:instrText xml:space="preserve"> ADDIN EN.CITE </w:instrText>
      </w:r>
      <w:r w:rsidR="002E5291">
        <w:fldChar w:fldCharType="begin">
          <w:fldData xml:space="preserve">PEVuZE5vdGU+PENpdGU+PEF1dGhvcj5IYXVnPC9BdXRob3I+PFllYXI+MjAxMjwvWWVhcj48SURU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</w:fldData>
        </w:fldChar>
      </w:r>
      <w:r w:rsidR="002E5291">
        <w:instrText xml:space="preserve"> ADDIN EN.CITE.DATA </w:instrText>
      </w:r>
      <w:r w:rsidR="002E5291">
        <w:fldChar w:fldCharType="end"/>
      </w:r>
      <w:r w:rsidR="000D0F4C">
        <w:fldChar w:fldCharType="separate"/>
      </w:r>
      <w:r w:rsidR="002E5291">
        <w:rPr>
          <w:noProof/>
        </w:rPr>
        <w:t>(e.g. Haug</w:t>
      </w:r>
      <w:r w:rsidR="002E5291" w:rsidRPr="002E5291">
        <w:rPr>
          <w:i/>
          <w:noProof/>
        </w:rPr>
        <w:t xml:space="preserve"> et al.</w:t>
      </w:r>
      <w:r w:rsidR="002E5291">
        <w:rPr>
          <w:noProof/>
        </w:rPr>
        <w:t xml:space="preserve"> 2012b; Stein and Selden 2012)</w:t>
      </w:r>
      <w:r w:rsidR="000D0F4C">
        <w:fldChar w:fldCharType="end"/>
      </w:r>
      <w:r>
        <w:t xml:space="preserve"> but sometimes confounded with longer abdom</w:t>
      </w:r>
      <w:r w:rsidR="00AD2143">
        <w:t>ens</w:t>
      </w:r>
      <w:r>
        <w:t xml:space="preserve"> in character matrices. </w:t>
      </w:r>
      <w:r w:rsidR="00AD2143">
        <w:t>We treat the two conditions as separate.</w:t>
      </w:r>
    </w:p>
    <w:p w14:paraId="34213E45" w14:textId="77777777" w:rsidR="00A74A35" w:rsidRDefault="00A74A35"/>
    <w:p w14:paraId="7A5EA4FF" w14:textId="77777777" w:rsidR="00A74A35" w:rsidRDefault="00A74A35">
      <w:r>
        <w:t>IV.7. Decoupling of trunk tergites and appendages</w:t>
      </w:r>
    </w:p>
    <w:p w14:paraId="1BECB2DD" w14:textId="77777777" w:rsidR="00A74A35" w:rsidRDefault="00A74A35"/>
    <w:p w14:paraId="6296953C" w14:textId="77777777" w:rsidR="00A74A35" w:rsidRDefault="00A74A35">
      <w:r>
        <w:tab/>
        <w:t>0. Absent</w:t>
      </w:r>
    </w:p>
    <w:p w14:paraId="45E80D8A" w14:textId="77777777" w:rsidR="00A74A35" w:rsidRDefault="00A74A35">
      <w:r>
        <w:tab/>
        <w:t>1. Present</w:t>
      </w:r>
    </w:p>
    <w:p w14:paraId="725C52CD" w14:textId="77777777" w:rsidR="00A74A35" w:rsidRDefault="00A74A35"/>
    <w:p w14:paraId="5AE18359" w14:textId="244D2B24" w:rsidR="00A74A35" w:rsidRDefault="00A74A35">
      <w:r>
        <w:t xml:space="preserve">Fuxianhuiids and </w:t>
      </w:r>
      <w:proofErr w:type="spellStart"/>
      <w:r>
        <w:rPr>
          <w:i/>
        </w:rPr>
        <w:t>Xandarella</w:t>
      </w:r>
      <w:proofErr w:type="spellEnd"/>
      <w:r>
        <w:t xml:space="preserve"> have been reported to have trunk segments housing more than one pair of appendages </w:t>
      </w:r>
      <w:r w:rsidR="008442DE">
        <w:fldChar w:fldCharType="begin"/>
      </w:r>
      <w:r w:rsidR="008442DE">
        <w:instrText xml:space="preserve"> ADDIN EN.CITE &lt;EndNote&gt;&lt;Cite&gt;&lt;Author&gt;Hou&lt;/Author&gt;&lt;Year&gt;1997&lt;/Year&gt;&lt;IDText&gt;Arthropods of the Lower Cambrian Chengjiang fauna, southwest China&lt;/IDText&gt;&lt;DisplayText&gt;(Hou and Bergström 1997)&lt;/DisplayText&gt;&lt;record&gt;&lt;keywords&gt;&lt;/keywords&gt;&lt;titles&gt;&lt;title&gt;Arthropods of the Lower Cambrian Chengjiang fauna, southwest China&lt;/title&gt;&lt;secondary-title&gt;Fossils and Strata&lt;/secondary-title&gt;&lt;/titles&gt;&lt;pages&gt;1-116&lt;/pages&gt;&lt;contributors&gt;&lt;authors&gt;&lt;author&gt;Hou, X. G.&lt;/author&gt;&lt;author&gt;Bergström, J.&lt;/author&gt;&lt;/authors&gt;&lt;/contributors&gt;&lt;added-date format="utc"&gt;1384791518&lt;/added-date&gt;&lt;ref-type name="Journal Article"&gt;17&lt;/ref-type&gt;&lt;dates&gt;&lt;year&gt;1997&lt;/year&gt;&lt;/dates&gt;&lt;rec-number&gt;1242&lt;/rec-number&gt;&lt;last-updated-date format="utc"&gt;1384791954&lt;/last-updated-date&gt;&lt;volume&gt;45&lt;/volume&gt;&lt;/record&gt;&lt;/Cite&gt;&lt;/EndNote&gt;</w:instrText>
      </w:r>
      <w:r w:rsidR="008442DE">
        <w:fldChar w:fldCharType="separate"/>
      </w:r>
      <w:r w:rsidR="008442DE">
        <w:rPr>
          <w:noProof/>
        </w:rPr>
        <w:t>(Hou and Bergström 1997)</w:t>
      </w:r>
      <w:r w:rsidR="008442DE">
        <w:fldChar w:fldCharType="end"/>
      </w:r>
      <w:r>
        <w:t xml:space="preserve">. </w:t>
      </w:r>
    </w:p>
    <w:p w14:paraId="1878D75C" w14:textId="77777777" w:rsidR="00A74A35" w:rsidRDefault="00A74A35"/>
    <w:p w14:paraId="6EEA98B8" w14:textId="77777777" w:rsidR="00A74A35" w:rsidRDefault="00A74A35">
      <w:pPr>
        <w:pStyle w:val="Heading1"/>
      </w:pPr>
      <w:r>
        <w:t>V. Trunk appendages</w:t>
      </w:r>
    </w:p>
    <w:p w14:paraId="38F1C2CE" w14:textId="77777777" w:rsidR="00A74A35" w:rsidRDefault="00A74A35"/>
    <w:p w14:paraId="2DCB2B55" w14:textId="77777777" w:rsidR="00A74A35" w:rsidRDefault="00A74A35">
      <w:r>
        <w:t>V.1. Basipod</w:t>
      </w:r>
    </w:p>
    <w:p w14:paraId="664A3531" w14:textId="77777777" w:rsidR="00A74A35" w:rsidRDefault="00A74A35"/>
    <w:p w14:paraId="47E7866C" w14:textId="77777777" w:rsidR="00A74A35" w:rsidRDefault="00A74A35">
      <w:r>
        <w:tab/>
        <w:t>0. Absent</w:t>
      </w:r>
    </w:p>
    <w:p w14:paraId="181CAD1C" w14:textId="77777777" w:rsidR="00A74A35" w:rsidRDefault="00A74A35">
      <w:r>
        <w:tab/>
        <w:t>1. Present</w:t>
      </w:r>
    </w:p>
    <w:p w14:paraId="1F29D6C7" w14:textId="77777777" w:rsidR="00A74A35" w:rsidRDefault="00A74A35"/>
    <w:p w14:paraId="23214E56" w14:textId="77777777" w:rsidR="00A74A35" w:rsidRDefault="00A74A35">
      <w:r>
        <w:t>V.2. Proximal endite</w:t>
      </w:r>
    </w:p>
    <w:p w14:paraId="4FC6FC01" w14:textId="77777777" w:rsidR="00A74A35" w:rsidRDefault="00A74A35"/>
    <w:p w14:paraId="1FBE8623" w14:textId="77777777" w:rsidR="00A74A35" w:rsidRDefault="00A74A35">
      <w:r>
        <w:tab/>
        <w:t>0. Absent</w:t>
      </w:r>
    </w:p>
    <w:p w14:paraId="6B2CA309" w14:textId="77777777" w:rsidR="00A74A35" w:rsidRDefault="00A74A35">
      <w:r>
        <w:tab/>
        <w:t>1. Present</w:t>
      </w:r>
    </w:p>
    <w:p w14:paraId="2A77848F" w14:textId="77777777" w:rsidR="00A74A35" w:rsidRDefault="00A74A35"/>
    <w:p w14:paraId="46253831" w14:textId="77777777" w:rsidR="00A74A35" w:rsidRDefault="00A74A35">
      <w:r>
        <w:t>V.3. Reduction of trunk endopods</w:t>
      </w:r>
    </w:p>
    <w:p w14:paraId="1CE98C44" w14:textId="77777777" w:rsidR="00A74A35" w:rsidRDefault="00A74A35">
      <w:r>
        <w:lastRenderedPageBreak/>
        <w:tab/>
        <w:t>0. Absent</w:t>
      </w:r>
    </w:p>
    <w:p w14:paraId="46B6C5B9" w14:textId="77777777" w:rsidR="00A74A35" w:rsidRDefault="00A74A35">
      <w:r>
        <w:tab/>
        <w:t>1. Present</w:t>
      </w:r>
    </w:p>
    <w:p w14:paraId="6CCC2CCF" w14:textId="77777777" w:rsidR="00A74A35" w:rsidRDefault="00A74A35"/>
    <w:p w14:paraId="6FE002E6" w14:textId="77777777" w:rsidR="00A74A35" w:rsidRDefault="00A74A35">
      <w:r>
        <w:t>This character is coded independently from the presence of an abdomen.</w:t>
      </w:r>
    </w:p>
    <w:p w14:paraId="7FDC1B93" w14:textId="77777777" w:rsidR="00A74A35" w:rsidRDefault="00A74A35"/>
    <w:p w14:paraId="3A1AD781" w14:textId="77777777" w:rsidR="00A74A35" w:rsidRDefault="00A74A35">
      <w:r>
        <w:t xml:space="preserve">V.4. Elongate articulated podomeres </w:t>
      </w:r>
    </w:p>
    <w:p w14:paraId="32CA4881" w14:textId="77777777" w:rsidR="00A74A35" w:rsidRDefault="00A74A35"/>
    <w:p w14:paraId="154C5222" w14:textId="77777777" w:rsidR="00A74A35" w:rsidRDefault="00A74A35">
      <w:r>
        <w:tab/>
        <w:t>0. Absent</w:t>
      </w:r>
    </w:p>
    <w:p w14:paraId="2BF7B0F4" w14:textId="77777777" w:rsidR="00A74A35" w:rsidRDefault="00A74A35">
      <w:r>
        <w:tab/>
        <w:t>1. Present</w:t>
      </w:r>
    </w:p>
    <w:p w14:paraId="584C48DF" w14:textId="77777777" w:rsidR="00A74A35" w:rsidRDefault="00A74A35"/>
    <w:p w14:paraId="019470C0" w14:textId="77777777" w:rsidR="00A74A35" w:rsidRDefault="00A74A35">
      <w:r>
        <w:t xml:space="preserve">This character relates to the transition from short (wider than long) limb segment into </w:t>
      </w:r>
      <w:proofErr w:type="spellStart"/>
      <w:r>
        <w:t>disto</w:t>
      </w:r>
      <w:proofErr w:type="spellEnd"/>
      <w:r>
        <w:t>-proximally square-</w:t>
      </w:r>
      <w:r w:rsidR="0042522E">
        <w:t xml:space="preserve"> or longer rectangular-</w:t>
      </w:r>
      <w:r>
        <w:t>shaped podomeres, likely articulated via arthrodial membranes. Non-</w:t>
      </w:r>
      <w:proofErr w:type="spellStart"/>
      <w:r>
        <w:t>arthrodi</w:t>
      </w:r>
      <w:r w:rsidR="0042522E">
        <w:t>z</w:t>
      </w:r>
      <w:r>
        <w:t>ed</w:t>
      </w:r>
      <w:proofErr w:type="spellEnd"/>
      <w:r>
        <w:t xml:space="preserve"> limbs are here considered inapplicable.</w:t>
      </w:r>
    </w:p>
    <w:p w14:paraId="36B63225" w14:textId="77777777" w:rsidR="00A74A35" w:rsidRDefault="00A74A35"/>
    <w:p w14:paraId="06AE785B" w14:textId="77777777" w:rsidR="00A74A35" w:rsidRDefault="00A74A35">
      <w:r>
        <w:t>V.5. Differentiated podomeres</w:t>
      </w:r>
    </w:p>
    <w:p w14:paraId="6E4C01DD" w14:textId="77777777" w:rsidR="00A74A35" w:rsidRDefault="00A74A35">
      <w:pPr>
        <w:ind w:left="727"/>
      </w:pPr>
    </w:p>
    <w:p w14:paraId="74F06E13" w14:textId="77777777" w:rsidR="00A74A35" w:rsidRDefault="00A74A35">
      <w:pPr>
        <w:ind w:left="727"/>
      </w:pPr>
      <w:r>
        <w:t>0. Absent</w:t>
      </w:r>
    </w:p>
    <w:p w14:paraId="46BBB33B" w14:textId="77777777" w:rsidR="00A74A35" w:rsidRDefault="00A74A35">
      <w:pPr>
        <w:ind w:left="727"/>
      </w:pPr>
      <w:r>
        <w:t>1. Present</w:t>
      </w:r>
    </w:p>
    <w:p w14:paraId="29D7C0AB" w14:textId="77777777" w:rsidR="00A74A35" w:rsidRDefault="00A74A35"/>
    <w:p w14:paraId="5507189E" w14:textId="77777777" w:rsidR="00A74A35" w:rsidRDefault="00A74A35">
      <w:r>
        <w:t>This character reflects the differentiation of certain podomeres within a limb, characteristically by the elongation of some of them in accordance with the improvement of locomotion style.</w:t>
      </w:r>
    </w:p>
    <w:p w14:paraId="0C483D98" w14:textId="77777777" w:rsidR="00A74A35" w:rsidRDefault="00A74A35"/>
    <w:p w14:paraId="4A6F9BAD" w14:textId="77777777" w:rsidR="00A74A35" w:rsidRDefault="00A74A35">
      <w:r>
        <w:t>V.6. Club-like projections on podomeres</w:t>
      </w:r>
    </w:p>
    <w:p w14:paraId="36B4232D" w14:textId="77777777" w:rsidR="00A74A35" w:rsidRDefault="00A74A35"/>
    <w:p w14:paraId="37B63B55" w14:textId="77777777" w:rsidR="00A74A35" w:rsidRDefault="00A74A35">
      <w:r>
        <w:tab/>
        <w:t>0. Absent</w:t>
      </w:r>
    </w:p>
    <w:p w14:paraId="650EF861" w14:textId="77777777" w:rsidR="00A74A35" w:rsidRDefault="00A74A35">
      <w:r>
        <w:tab/>
        <w:t>1. Present</w:t>
      </w:r>
    </w:p>
    <w:p w14:paraId="0A5B8C8A" w14:textId="77777777" w:rsidR="00A74A35" w:rsidRDefault="00A74A35"/>
    <w:p w14:paraId="752B41CD" w14:textId="4435463D" w:rsidR="00A74A35" w:rsidRDefault="00A74A35">
      <w:r>
        <w:t xml:space="preserve">Tentatively coded in both </w:t>
      </w:r>
      <w:proofErr w:type="spellStart"/>
      <w:r>
        <w:rPr>
          <w:i/>
        </w:rPr>
        <w:t>Agnostus</w:t>
      </w:r>
      <w:proofErr w:type="spellEnd"/>
      <w:r>
        <w:t xml:space="preserve"> </w:t>
      </w:r>
      <w:r w:rsidR="002E5291">
        <w:fldChar w:fldCharType="begin"/>
      </w:r>
      <w:r w:rsidR="002E5291">
        <w:instrText xml:space="preserve"> ADDIN EN.CITE &lt;EndNote&gt;&lt;Cite&gt;&lt;Author&gt;Müller&lt;/Author&gt;&lt;Year&gt;1987&lt;/Year&gt;&lt;IDText&gt;Morphology, ontogeny, and life habit of Agnostus pisiformis from the Upper Cambrian of Sweden&lt;/IDText&gt;&lt;DisplayText&gt;(Müller and Walossek 1987)&lt;/DisplayText&gt;&lt;record&gt;&lt;titles&gt;&lt;title&gt;Morphology, ontogeny, and life habit of Agnostus pisiformis from the Upper Cambrian of Sweden&lt;/title&gt;&lt;secondary-title&gt;Fossils and Strata&lt;/secondary-title&gt;&lt;/titles&gt;&lt;pages&gt;124&lt;/pages&gt;&lt;contributors&gt;&lt;authors&gt;&lt;author&gt;Müller, K. J.&lt;/author&gt;&lt;author&gt;Walossek, D.&lt;/author&gt;&lt;/authors&gt;&lt;/contributors&gt;&lt;added-date format="utc"&gt;1384791529&lt;/added-date&gt;&lt;ref-type name="Journal Article"&gt;17&lt;/ref-type&gt;&lt;dates&gt;&lt;year&gt;1987&lt;/year&gt;&lt;/dates&gt;&lt;rec-number&gt;1608&lt;/rec-number&gt;&lt;last-updated-date format="utc"&gt;1384791529&lt;/last-updated-date&gt;&lt;volume&gt;19&lt;/volume&gt;&lt;/record&gt;&lt;/Cite&gt;&lt;/EndNote&gt;</w:instrText>
      </w:r>
      <w:r w:rsidR="002E5291">
        <w:fldChar w:fldCharType="separate"/>
      </w:r>
      <w:r w:rsidR="002E5291">
        <w:rPr>
          <w:noProof/>
        </w:rPr>
        <w:t>(Müller and Walossek 1987)</w:t>
      </w:r>
      <w:r w:rsidR="002E5291">
        <w:fldChar w:fldCharType="end"/>
      </w:r>
      <w:r>
        <w:t xml:space="preserve"> and </w:t>
      </w:r>
      <w:r>
        <w:rPr>
          <w:i/>
        </w:rPr>
        <w:t>Kunmingella</w:t>
      </w:r>
      <w:r>
        <w:t xml:space="preserve"> </w:t>
      </w:r>
      <w:r w:rsidR="002E5291">
        <w:fldChar w:fldCharType="begin"/>
      </w:r>
      <w:r w:rsidR="002E5291">
        <w:instrText xml:space="preserve"> ADDIN EN.CITE &lt;EndNote&gt;&lt;Cite&gt;&lt;Author&gt;Shu&lt;/Author&gt;&lt;Year&gt;1999&lt;/Year&gt;&lt;IDText&gt;Anatomy and lifestyle of Kunmingella (Arthropoda, Bradoriida) from the Chengjiang fossil Lagerstatte (lower Cambrian; Southwest China)&lt;/IDText&gt;&lt;DisplayText&gt;(Shu&lt;style face="italic"&gt; et al.&lt;/style&gt; 1999)&lt;/DisplayText&gt;&lt;record&gt;&lt;dates&gt;&lt;pub-dates&gt;&lt;date&gt;Dec&lt;/date&gt;&lt;/pub-dates&gt;&lt;year&gt;1999&lt;/year&gt;&lt;/dates&gt;&lt;urls&gt;&lt;related-urls&gt;&lt;url&gt;&amp;lt;Go to ISI&amp;gt;://WOS:000086484900004&lt;/url&gt;&lt;/related-urls&gt;&lt;/urls&gt;&lt;isbn&gt;0024-1164&lt;/isbn&gt;&lt;titles&gt;&lt;title&gt;Anatomy and lifestyle of Kunmingella (Arthropoda, Bradoriida) from the Chengjiang fossil Lagerstatte (lower Cambrian; Southwest China)&lt;/title&gt;&lt;secondary-title&gt;Lethaia&lt;/secondary-title&gt;&lt;/titles&gt;&lt;pages&gt;279-298&lt;/pages&gt;&lt;number&gt;4&lt;/number&gt;&lt;contributors&gt;&lt;authors&gt;&lt;author&gt;Shu, D. G.&lt;/author&gt;&lt;author&gt;Vannier, J.&lt;/author&gt;&lt;author&gt;Luo, H. L.&lt;/author&gt;&lt;author&gt;Chen, L.&lt;/author&gt;&lt;author&gt;Zhang, X. L.&lt;/author&gt;&lt;author&gt;Hu, S. X.&lt;/author&gt;&lt;/authors&gt;&lt;/contributors&gt;&lt;added-date format="utc"&gt;1385063173&lt;/added-date&gt;&lt;ref-type name="Journal Article"&gt;17&lt;/ref-type&gt;&lt;rec-number&gt;2473&lt;/rec-number&gt;&lt;last-updated-date format="utc"&gt;1385063227&lt;/last-updated-date&gt;&lt;accession-num&gt;WOS:000086484900004&lt;/accession-num&gt;&lt;volume&gt;32&lt;/volume&gt;&lt;/record&gt;&lt;/Cite&gt;&lt;/EndNote&gt;</w:instrText>
      </w:r>
      <w:r w:rsidR="002E5291">
        <w:fldChar w:fldCharType="separate"/>
      </w:r>
      <w:r w:rsidR="002E5291">
        <w:rPr>
          <w:noProof/>
        </w:rPr>
        <w:t>(Shu</w:t>
      </w:r>
      <w:r w:rsidR="002E5291" w:rsidRPr="002E5291">
        <w:rPr>
          <w:i/>
          <w:noProof/>
        </w:rPr>
        <w:t xml:space="preserve"> et al.</w:t>
      </w:r>
      <w:r w:rsidR="002E5291">
        <w:rPr>
          <w:noProof/>
        </w:rPr>
        <w:t xml:space="preserve"> 1999)</w:t>
      </w:r>
      <w:r w:rsidR="002E5291">
        <w:fldChar w:fldCharType="end"/>
      </w:r>
      <w:r>
        <w:t>, although these features may not originate from the same margins.</w:t>
      </w:r>
    </w:p>
    <w:p w14:paraId="1788541B" w14:textId="77777777" w:rsidR="00A74A35" w:rsidRDefault="00A74A35"/>
    <w:p w14:paraId="640F4262" w14:textId="77777777" w:rsidR="00A74A35" w:rsidRDefault="00A74A35">
      <w:r>
        <w:t>V.7. Type of outgrowths on the inner margin of podomeres</w:t>
      </w:r>
    </w:p>
    <w:p w14:paraId="38729ABE" w14:textId="77777777" w:rsidR="00A74A35" w:rsidRDefault="00A74A35"/>
    <w:p w14:paraId="1FA74F81" w14:textId="77777777" w:rsidR="00A74A35" w:rsidRDefault="00A74A35">
      <w:pPr>
        <w:numPr>
          <w:ilvl w:val="0"/>
          <w:numId w:val="27"/>
        </w:numPr>
      </w:pPr>
      <w:r>
        <w:t>No outgrowth</w:t>
      </w:r>
    </w:p>
    <w:p w14:paraId="70A1D197" w14:textId="77777777" w:rsidR="00A74A35" w:rsidRDefault="00A74A35">
      <w:pPr>
        <w:numPr>
          <w:ilvl w:val="0"/>
          <w:numId w:val="27"/>
        </w:numPr>
      </w:pPr>
      <w:r>
        <w:t>Distal margins of podomeres drawn out in pairs of spines</w:t>
      </w:r>
    </w:p>
    <w:p w14:paraId="0AF283DF" w14:textId="77777777" w:rsidR="00A74A35" w:rsidRDefault="00A74A35">
      <w:pPr>
        <w:numPr>
          <w:ilvl w:val="0"/>
          <w:numId w:val="27"/>
        </w:numPr>
      </w:pPr>
      <w:r>
        <w:t xml:space="preserve">Bulging medial outgrowths with tufts of short </w:t>
      </w:r>
      <w:proofErr w:type="spellStart"/>
      <w:r>
        <w:t>setose</w:t>
      </w:r>
      <w:proofErr w:type="spellEnd"/>
      <w:r>
        <w:t xml:space="preserve"> projections (“</w:t>
      </w:r>
      <w:proofErr w:type="spellStart"/>
      <w:r>
        <w:t>endites</w:t>
      </w:r>
      <w:proofErr w:type="spellEnd"/>
      <w:r>
        <w:t>”)</w:t>
      </w:r>
    </w:p>
    <w:p w14:paraId="14B9B8CA" w14:textId="77777777" w:rsidR="00A74A35" w:rsidRDefault="00A74A35"/>
    <w:p w14:paraId="33F2C865" w14:textId="77777777" w:rsidR="00A74A35" w:rsidRDefault="00A74A35">
      <w:r>
        <w:t>V.8. Podomere number</w:t>
      </w:r>
    </w:p>
    <w:p w14:paraId="03FE8836" w14:textId="77777777" w:rsidR="00A74A35" w:rsidRDefault="00A74A35">
      <w:r>
        <w:tab/>
        <w:t>0. 8+</w:t>
      </w:r>
    </w:p>
    <w:p w14:paraId="56BC37F6" w14:textId="77777777" w:rsidR="00A74A35" w:rsidRDefault="00A74A35">
      <w:r>
        <w:tab/>
        <w:t>1. 7</w:t>
      </w:r>
    </w:p>
    <w:p w14:paraId="0DBBC8FD" w14:textId="77777777" w:rsidR="00A74A35" w:rsidRDefault="00A74A35"/>
    <w:p w14:paraId="781A459C" w14:textId="54B87138" w:rsidR="00A74A35" w:rsidRDefault="00A74A35">
      <w:r>
        <w:t xml:space="preserve">The number of podomeres on the standard trunk appendage is particularly conserved amongst euarthropods. Diverging counts in the literature often come from the choice of </w:t>
      </w:r>
      <w:r w:rsidR="0042522E">
        <w:t xml:space="preserve">whether to </w:t>
      </w:r>
      <w:r>
        <w:t>includ</w:t>
      </w:r>
      <w:r w:rsidR="0042522E">
        <w:t>e</w:t>
      </w:r>
      <w:r>
        <w:t xml:space="preserve"> or exclud</w:t>
      </w:r>
      <w:r w:rsidR="0042522E">
        <w:t>e</w:t>
      </w:r>
      <w:r>
        <w:t xml:space="preserve"> the distal claw</w:t>
      </w:r>
      <w:r w:rsidR="0042522E">
        <w:t xml:space="preserve">; it is </w:t>
      </w:r>
      <w:r>
        <w:t>included here. Variations</w:t>
      </w:r>
      <w:r w:rsidR="00A814B4">
        <w:t xml:space="preserve"> in some crown taxa,</w:t>
      </w:r>
      <w:r>
        <w:t xml:space="preserve"> </w:t>
      </w:r>
      <w:r w:rsidR="00A814B4">
        <w:t xml:space="preserve">usually </w:t>
      </w:r>
      <w:r>
        <w:t xml:space="preserve">considered to be subdivisions of the original segments, are </w:t>
      </w:r>
      <w:r w:rsidR="00A814B4">
        <w:t xml:space="preserve">interpreted </w:t>
      </w:r>
      <w:r w:rsidR="0042522E">
        <w:t xml:space="preserve">here </w:t>
      </w:r>
      <w:r w:rsidR="00A814B4">
        <w:t>as</w:t>
      </w:r>
      <w:r w:rsidR="0042522E">
        <w:t xml:space="preserve"> </w:t>
      </w:r>
      <w:r>
        <w:t>secondarily derived.</w:t>
      </w:r>
    </w:p>
    <w:p w14:paraId="22ED5840" w14:textId="77777777" w:rsidR="00A74A35" w:rsidRDefault="00A74A35"/>
    <w:p w14:paraId="065F5C5B" w14:textId="77777777" w:rsidR="00A74A35" w:rsidRDefault="00A74A35">
      <w:r>
        <w:t xml:space="preserve">V.9. Exopod attached or abutting the first </w:t>
      </w:r>
      <w:proofErr w:type="spellStart"/>
      <w:r>
        <w:t>exopodial</w:t>
      </w:r>
      <w:proofErr w:type="spellEnd"/>
      <w:r>
        <w:t xml:space="preserve"> podomere</w:t>
      </w:r>
    </w:p>
    <w:p w14:paraId="1366BF04" w14:textId="77777777" w:rsidR="00A74A35" w:rsidRDefault="00A74A35"/>
    <w:p w14:paraId="67BAB985" w14:textId="77777777" w:rsidR="00A74A35" w:rsidRDefault="00A74A35">
      <w:r>
        <w:tab/>
        <w:t>0. Absent</w:t>
      </w:r>
    </w:p>
    <w:p w14:paraId="016BFE95" w14:textId="77777777" w:rsidR="00A74A35" w:rsidRDefault="00A74A35">
      <w:r>
        <w:tab/>
        <w:t>1. Present</w:t>
      </w:r>
    </w:p>
    <w:p w14:paraId="271256BF" w14:textId="77777777" w:rsidR="00A74A35" w:rsidRDefault="00A74A35"/>
    <w:p w14:paraId="0596B535" w14:textId="0C29A47E" w:rsidR="00A74A35" w:rsidRDefault="00A74A35">
      <w:r>
        <w:t xml:space="preserve">This character has been stressed by Stein </w:t>
      </w:r>
      <w:r w:rsidR="002E5291">
        <w:fldChar w:fldCharType="begin"/>
      </w:r>
      <w:r w:rsidR="002E5291">
        <w:instrText xml:space="preserve"> ADDIN EN.CITE &lt;EndNote&gt;&lt;Cite ExcludeAuth="1"&gt;&lt;Author&gt;Stein&lt;/Author&gt;&lt;Year&gt;2008&lt;/Year&gt;&lt;IDText&gt;The stem crustacean Oelandocaris oelandica re-visited&lt;/IDText&gt;&lt;DisplayText&gt;(2008)&lt;/DisplayText&gt;&lt;record&gt;&lt;dates&gt;&lt;pub-dates&gt;&lt;date&gt;Sep&lt;/date&gt;&lt;/pub-dates&gt;&lt;year&gt;2008&lt;/year&gt;&lt;/dates&gt;&lt;urls&gt;&lt;related-urls&gt;&lt;url&gt;&amp;lt;Go to ISI&amp;gt;://WOS:000259830000008&lt;/url&gt;&lt;/related-urls&gt;&lt;/urls&gt;&lt;isbn&gt;0567-7920&lt;/isbn&gt;&lt;titles&gt;&lt;title&gt;The stem crustacean Oelandocaris oelandica re-visited&lt;/title&gt;&lt;secondary-title&gt;Acta Palaeontologica Polonica&lt;/secondary-title&gt;&lt;/titles&gt;&lt;pages&gt;461-484&lt;/pages&gt;&lt;number&gt;3&lt;/number&gt;&lt;contributors&gt;&lt;authors&gt;&lt;author&gt;Stein, Martin&lt;/author&gt;&lt;author&gt;Waloszek, Dieter&lt;/author&gt;&lt;author&gt;Maas, Andreas&lt;/author&gt;&lt;author&gt;Haug, Joachim T.&lt;/author&gt;&lt;author&gt;Mueller, Klaus J.&lt;/author&gt;&lt;/authors&gt;&lt;/contributors&gt;&lt;added-date format="utc"&gt;1404070317&lt;/added-date&gt;&lt;ref-type name="Journal Article"&gt;17&lt;/ref-type&gt;&lt;rec-number&gt;2599&lt;/rec-number&gt;&lt;last-updated-date format="utc"&gt;1404070317&lt;/last-updated-date&gt;&lt;accession-num&gt;WOS:000259830000008&lt;/accession-num&gt;&lt;electronic-resource-num&gt;10.4202/app.2008.0308&lt;/electronic-resource-num&gt;&lt;volume&gt;53&lt;/volume&gt;&lt;/record&gt;&lt;/Cite&gt;&lt;/EndNote&gt;</w:instrText>
      </w:r>
      <w:r w:rsidR="002E5291">
        <w:fldChar w:fldCharType="separate"/>
      </w:r>
      <w:r w:rsidR="002E5291">
        <w:rPr>
          <w:noProof/>
        </w:rPr>
        <w:t>(2008)</w:t>
      </w:r>
      <w:r w:rsidR="002E5291">
        <w:fldChar w:fldCharType="end"/>
      </w:r>
      <w:r>
        <w:t xml:space="preserve"> </w:t>
      </w:r>
      <w:r w:rsidR="0042522E">
        <w:t>to be</w:t>
      </w:r>
      <w:r>
        <w:t xml:space="preserve"> a possible anatomical link between </w:t>
      </w:r>
      <w:proofErr w:type="spellStart"/>
      <w:r>
        <w:rPr>
          <w:i/>
        </w:rPr>
        <w:t>Oelandocaris</w:t>
      </w:r>
      <w:proofErr w:type="spellEnd"/>
      <w:r>
        <w:t xml:space="preserve"> and </w:t>
      </w:r>
      <w:proofErr w:type="spellStart"/>
      <w:r>
        <w:rPr>
          <w:i/>
        </w:rPr>
        <w:t>Agnostus</w:t>
      </w:r>
      <w:proofErr w:type="spellEnd"/>
      <w:r>
        <w:t xml:space="preserve">. </w:t>
      </w:r>
      <w:r w:rsidR="0042522E">
        <w:t>It</w:t>
      </w:r>
      <w:r>
        <w:t xml:space="preserve"> is</w:t>
      </w:r>
      <w:r w:rsidR="0042522E">
        <w:t>,</w:t>
      </w:r>
      <w:r>
        <w:t xml:space="preserve"> in fact</w:t>
      </w:r>
      <w:r w:rsidR="0042522E">
        <w:t>,</w:t>
      </w:r>
      <w:r>
        <w:t xml:space="preserve"> present in a range of stem taxa including </w:t>
      </w:r>
      <w:r>
        <w:rPr>
          <w:i/>
        </w:rPr>
        <w:t>Leanchoilia</w:t>
      </w:r>
      <w:r>
        <w:t xml:space="preserve"> </w:t>
      </w:r>
      <w:r w:rsidR="002E5291">
        <w:fldChar w:fldCharType="begin"/>
      </w:r>
      <w:r w:rsidR="002E5291">
        <w:instrText xml:space="preserve"> ADDIN EN.CITE &lt;EndNote&gt;&lt;Cite&gt;&lt;Author&gt;Haug&lt;/Author&gt;&lt;Year&gt;2012&lt;/Year&gt;&lt;IDText&gt;Morphology and function in the Cambrian Burgess Shale megacheiran arthropod Leanchoilia superlata and the application of a descriptive matrix&lt;/IDText&gt;&lt;DisplayText&gt;(Haug&lt;style face="italic"&gt; et al.&lt;/style&gt; 2012a)&lt;/DisplayText&gt;&lt;record&gt;&lt;keywords&gt;&lt;/keywords&gt;&lt;urls&gt;&lt;related-urls&gt;&lt;url&gt;http://go.galegroup.com/ps/i.do?id=GALE%7CA304949220&amp;amp;v=2.1&amp;amp;u=utoronto_main&amp;amp;it=r&amp;amp;p=AONE&amp;amp;sw=w&lt;/url&gt;&lt;/related-urls&gt;&lt;/urls&gt;&lt;titles&gt;&lt;title&gt;Morphology and function in the Cambrian Burgess Shale megacheiran arthropod Leanchoilia superlata and the application of a descriptive matrix&lt;/title&gt;&lt;secondary-title&gt;BMC Evolutionary Biology&lt;/secondary-title&gt;&lt;/titles&gt;&lt;pages&gt;162&lt;/pages&gt;&lt;access-date&gt;2012/08/30/ //&lt;/access-date&gt;&lt;contributors&gt;&lt;authors&gt;&lt;author&gt;Haug, J. T.&lt;/author&gt;&lt;author&gt;Briggs, D. E. G.&lt;/author&gt;&lt;author&gt;Haug, C.&lt;/author&gt;&lt;/authors&gt;&lt;/contributors&gt;&lt;added-date format="utc"&gt;1384791516&lt;/added-date&gt;&lt;ref-type name="Journal Article"&gt;17&lt;/ref-type&gt;&lt;dates&gt;&lt;year&gt;2012&lt;/year&gt;&lt;/dates&gt;&lt;rec-number&gt;1180&lt;/rec-number&gt;&lt;last-updated-date format="utc"&gt;1384899868&lt;/last-updated-date&gt;&lt;volume&gt;12&lt;/volume&gt;&lt;/record&gt;&lt;/Cite&gt;&lt;/EndNote&gt;</w:instrText>
      </w:r>
      <w:r w:rsidR="002E5291">
        <w:fldChar w:fldCharType="separate"/>
      </w:r>
      <w:r w:rsidR="002E5291">
        <w:rPr>
          <w:noProof/>
        </w:rPr>
        <w:t>(Haug</w:t>
      </w:r>
      <w:r w:rsidR="002E5291" w:rsidRPr="002E5291">
        <w:rPr>
          <w:i/>
          <w:noProof/>
        </w:rPr>
        <w:t xml:space="preserve"> et al.</w:t>
      </w:r>
      <w:r w:rsidR="002E5291">
        <w:rPr>
          <w:noProof/>
        </w:rPr>
        <w:t xml:space="preserve"> 2012a)</w:t>
      </w:r>
      <w:r w:rsidR="002E5291">
        <w:fldChar w:fldCharType="end"/>
      </w:r>
      <w:r>
        <w:t xml:space="preserve">, </w:t>
      </w:r>
      <w:proofErr w:type="spellStart"/>
      <w:r>
        <w:rPr>
          <w:i/>
        </w:rPr>
        <w:t>Emeraldella</w:t>
      </w:r>
      <w:proofErr w:type="spellEnd"/>
      <w:r>
        <w:t xml:space="preserve"> </w:t>
      </w:r>
      <w:r w:rsidR="002E5291">
        <w:fldChar w:fldCharType="begin"/>
      </w:r>
      <w:r w:rsidR="002E5291">
        <w:instrText xml:space="preserve"> ADDIN EN.CITE &lt;EndNote&gt;&lt;Cite&gt;&lt;Author&gt;Stein&lt;/Author&gt;&lt;Year&gt;2012&lt;/Year&gt;&lt;IDText&gt;A restudy of the Burgess Shale (Cambrian) arthropod Emeraldella brocki and reassessment of its affinities&lt;/IDText&gt;&lt;DisplayText&gt;(Stein and Selden 2012)&lt;/DisplayText&gt;&lt;record&gt;&lt;dates&gt;&lt;pub-dates&gt;&lt;date&gt;2012&lt;/date&gt;&lt;/pub-dates&gt;&lt;year&gt;2012&lt;/year&gt;&lt;/dates&gt;&lt;urls&gt;&lt;related-urls&gt;&lt;url&gt;&amp;lt;Go to ISI&amp;gt;://WOS:000304406600006&lt;/url&gt;&lt;/related-urls&gt;&lt;/urls&gt;&lt;isbn&gt;1477-2019&lt;/isbn&gt;&lt;titles&gt;&lt;title&gt;A restudy of the Burgess Shale (Cambrian) arthropod Emeraldella brocki and reassessment of its affinities&lt;/title&gt;&lt;secondary-title&gt;Journal of Systematic Palaeontology&lt;/secondary-title&gt;&lt;/titles&gt;&lt;pages&gt;361-383&lt;/pages&gt;&lt;number&gt;2&lt;/number&gt;&lt;contributors&gt;&lt;authors&gt;&lt;author&gt;Stein, Martin&lt;/author&gt;&lt;author&gt;Selden, Paul A.&lt;/author&gt;&lt;/authors&gt;&lt;/contributors&gt;&lt;added-date format="utc"&gt;1404069504&lt;/added-date&gt;&lt;ref-type name="Journal Article"&gt;17&lt;/ref-type&gt;&lt;rec-number&gt;2597&lt;/rec-number&gt;&lt;last-updated-date format="utc"&gt;1404069504&lt;/last-updated-date&gt;&lt;accession-num&gt;WOS:000304406600006&lt;/accession-num&gt;&lt;electronic-resource-num&gt;10.1080/14772019.2011.566634&lt;/electronic-resource-num&gt;&lt;volume&gt;10&lt;/volume&gt;&lt;/record&gt;&lt;/Cite&gt;&lt;/EndNote&gt;</w:instrText>
      </w:r>
      <w:r w:rsidR="002E5291">
        <w:fldChar w:fldCharType="separate"/>
      </w:r>
      <w:r w:rsidR="002E5291">
        <w:rPr>
          <w:noProof/>
        </w:rPr>
        <w:t>(Stein and Selden 2012)</w:t>
      </w:r>
      <w:r w:rsidR="002E5291">
        <w:fldChar w:fldCharType="end"/>
      </w:r>
      <w:r>
        <w:t xml:space="preserve"> and </w:t>
      </w:r>
      <w:proofErr w:type="spellStart"/>
      <w:r>
        <w:t>trilobitomorphs</w:t>
      </w:r>
      <w:proofErr w:type="spellEnd"/>
      <w:r>
        <w:t xml:space="preserve"> </w:t>
      </w:r>
      <w:r w:rsidR="002E5291">
        <w:fldChar w:fldCharType="begin"/>
      </w:r>
      <w:r w:rsidR="002E5291">
        <w:instrText xml:space="preserve"> ADDIN EN.CITE &lt;EndNote&gt;&lt;Cite&gt;&lt;Author&gt;Ramskold&lt;/Author&gt;&lt;Year&gt;1996&lt;/Year&gt;&lt;IDText&gt;Trilobite appendage structure - Eoredlichia reconsidered&lt;/IDText&gt;&lt;DisplayText&gt;(Ramskold and Edgecombe 1996)&lt;/DisplayText&gt;&lt;record&gt;&lt;dates&gt;&lt;pub-dates&gt;&lt;date&gt;1996&lt;/date&gt;&lt;/pub-dates&gt;&lt;year&gt;1996&lt;/year&gt;&lt;/dates&gt;&lt;urls&gt;&lt;related-urls&gt;&lt;url&gt;&amp;lt;Go to ISI&amp;gt;://WOS:A1996VT76500006&lt;/url&gt;&lt;/related-urls&gt;&lt;/urls&gt;&lt;isbn&gt;0311-5518&lt;/isbn&gt;&lt;titles&gt;&lt;title&gt;Trilobite appendage structure - Eoredlichia reconsidered&lt;/title&gt;&lt;secondary-title&gt;Alcheringa&lt;/secondary-title&gt;&lt;/titles&gt;&lt;pages&gt;269-276&lt;/pages&gt;&lt;number&gt;3-4&lt;/number&gt;&lt;contributors&gt;&lt;authors&gt;&lt;author&gt;Ramskold, L.&lt;/author&gt;&lt;author&gt;Edgecombe, G. D.&lt;/author&gt;&lt;/authors&gt;&lt;/contributors&gt;&lt;added-date format="utc"&gt;1407626012&lt;/added-date&gt;&lt;ref-type name="Journal Article"&gt;17&lt;/ref-type&gt;&lt;rec-number&gt;2617&lt;/rec-number&gt;&lt;last-updated-date format="utc"&gt;1407626012&lt;/last-updated-date&gt;&lt;accession-num&gt;WOS:A1996VT76500006&lt;/accession-num&gt;&lt;electronic-resource-num&gt;10.1080/03115519608619471&lt;/electronic-resource-num&gt;&lt;volume&gt;20&lt;/volume&gt;&lt;/record&gt;&lt;/Cite&gt;&lt;/EndNote&gt;</w:instrText>
      </w:r>
      <w:r w:rsidR="002E5291">
        <w:fldChar w:fldCharType="separate"/>
      </w:r>
      <w:r w:rsidR="002E5291">
        <w:rPr>
          <w:noProof/>
        </w:rPr>
        <w:t>(Ramskold and Edgecombe 1996)</w:t>
      </w:r>
      <w:r w:rsidR="002E5291">
        <w:fldChar w:fldCharType="end"/>
      </w:r>
      <w:r>
        <w:t>.</w:t>
      </w:r>
    </w:p>
    <w:p w14:paraId="01B26CBD" w14:textId="77777777" w:rsidR="00A74A35" w:rsidRDefault="00A74A35"/>
    <w:p w14:paraId="35024C84" w14:textId="77777777" w:rsidR="00A74A35" w:rsidRDefault="00A74A35">
      <w:r>
        <w:t>V.10. Division of the trunk exopod</w:t>
      </w:r>
    </w:p>
    <w:p w14:paraId="343E287A" w14:textId="77777777" w:rsidR="00A74A35" w:rsidRDefault="00A74A35"/>
    <w:p w14:paraId="4FA3B237" w14:textId="77777777" w:rsidR="00A74A35" w:rsidRDefault="00A74A35">
      <w:r>
        <w:tab/>
        <w:t>0. Absent</w:t>
      </w:r>
    </w:p>
    <w:p w14:paraId="55F8BAAA" w14:textId="77777777" w:rsidR="00A74A35" w:rsidRDefault="00A74A35">
      <w:r>
        <w:tab/>
        <w:t>1. Present</w:t>
      </w:r>
    </w:p>
    <w:p w14:paraId="421DE346" w14:textId="77777777" w:rsidR="00A74A35" w:rsidRDefault="00A74A35"/>
    <w:p w14:paraId="0FA4D444" w14:textId="3EA4011C" w:rsidR="00A74A35" w:rsidRDefault="00A74A35">
      <w:r>
        <w:t xml:space="preserve">For a review of this character and the following exopod characters, see notably </w:t>
      </w:r>
      <w:proofErr w:type="spellStart"/>
      <w:r>
        <w:t>Ramsköld</w:t>
      </w:r>
      <w:proofErr w:type="spellEnd"/>
      <w:r>
        <w:t xml:space="preserve"> and Edgecombe </w:t>
      </w:r>
      <w:r w:rsidR="00AC34B8">
        <w:fldChar w:fldCharType="begin"/>
      </w:r>
      <w:r w:rsidR="00AC34B8">
        <w:instrText xml:space="preserve"> ADDIN EN.CITE &lt;EndNote&gt;&lt;Cite ExcludeAuth="1"&gt;&lt;Author&gt;Ramskold&lt;/Author&gt;&lt;Year&gt;1996&lt;/Year&gt;&lt;IDText&gt;Trilobite appendage structure - Eoredlichia reconsidered&lt;/IDText&gt;&lt;DisplayText&gt;(1996)&lt;/DisplayText&gt;&lt;record&gt;&lt;dates&gt;&lt;pub-dates&gt;&lt;date&gt;1996&lt;/date&gt;&lt;/pub-dates&gt;&lt;year&gt;1996&lt;/year&gt;&lt;/dates&gt;&lt;urls&gt;&lt;related-urls&gt;&lt;url&gt;&amp;lt;Go to ISI&amp;gt;://WOS:A1996VT76500006&lt;/url&gt;&lt;/related-urls&gt;&lt;/urls&gt;&lt;isbn&gt;0311-5518&lt;/isbn&gt;&lt;titles&gt;&lt;title&gt;Trilobite appendage structure - Eoredlichia reconsidered&lt;/title&gt;&lt;secondary-title&gt;Alcheringa&lt;/secondary-title&gt;&lt;/titles&gt;&lt;pages&gt;269-276&lt;/pages&gt;&lt;number&gt;3-4&lt;/number&gt;&lt;contributors&gt;&lt;authors&gt;&lt;author&gt;Ramskold, L.&lt;/author&gt;&lt;author&gt;Edgecombe, G. D.&lt;/author&gt;&lt;/authors&gt;&lt;/contributors&gt;&lt;added-date format="utc"&gt;1407626012&lt;/added-date&gt;&lt;ref-type name="Journal Article"&gt;17&lt;/ref-type&gt;&lt;rec-number&gt;2617&lt;/rec-number&gt;&lt;last-updated-date format="utc"&gt;1407626012&lt;/last-updated-date&gt;&lt;accession-num&gt;WOS:A1996VT76500006&lt;/accession-num&gt;&lt;electronic-resource-num&gt;10.1080/03115519608619471&lt;/electronic-resource-num&gt;&lt;volume&gt;20&lt;/volume&gt;&lt;/record&gt;&lt;/Cite&gt;&lt;/EndNote&gt;</w:instrText>
      </w:r>
      <w:r w:rsidR="00AC34B8">
        <w:fldChar w:fldCharType="separate"/>
      </w:r>
      <w:r w:rsidR="00AC34B8">
        <w:rPr>
          <w:noProof/>
        </w:rPr>
        <w:t>(1996)</w:t>
      </w:r>
      <w:r w:rsidR="00AC34B8">
        <w:fldChar w:fldCharType="end"/>
      </w:r>
      <w:r>
        <w:t xml:space="preserve">, Cotton and </w:t>
      </w:r>
      <w:proofErr w:type="spellStart"/>
      <w:r>
        <w:t>Braddy</w:t>
      </w:r>
      <w:proofErr w:type="spellEnd"/>
      <w:r>
        <w:t xml:space="preserve"> </w:t>
      </w:r>
      <w:r w:rsidR="00AC34B8">
        <w:fldChar w:fldCharType="begin"/>
      </w:r>
      <w:r w:rsidR="00AC34B8">
        <w:instrText xml:space="preserve"> ADDIN EN.CITE &lt;EndNote&gt;&lt;Cite ExcludeAuth="1"&gt;&lt;Author&gt;Cotton&lt;/Author&gt;&lt;Year&gt;2004&lt;/Year&gt;&lt;IDText&gt;The phylogeny of arachnomorph arthropods and the origin of the Chelicerata&lt;/IDText&gt;&lt;DisplayText&gt;(2004)&lt;/DisplayText&gt;&lt;record&gt;&lt;foreign-keys&gt;&lt;key app="EN" db-id="svzfdrepttt2twe5faxvxvrurrvee22wt9xs"&gt;130&lt;/key&gt;&lt;/foreign-keys&gt;&lt;keywords&gt;&lt;/keywords&gt;&lt;urls&gt;&lt;related-urls&gt;&lt;url&gt;&amp;lt;Go to ISI&amp;gt;://000224508300002&lt;/url&gt;&lt;/related-urls&gt;&lt;/urls&gt;&lt;isbn&gt;0263-5933&lt;/isbn&gt;&lt;titles&gt;&lt;title&gt;The phylogeny of arachnomorph arthropods and the origin of the Chelicerata&lt;/title&gt;&lt;secondary-title&gt;Transactions of the Royal Society of Edinburgh-Earth Sciences&lt;/secondary-title&gt;&lt;alt-title&gt;T Roy Soc Edin-Earth&lt;/alt-title&gt;&lt;/titles&gt;&lt;pages&gt;169-193&lt;/pages&gt;&lt;contributors&gt;&lt;authors&gt;&lt;author&gt;Cotton, T. J.&lt;/author&gt;&lt;author&gt;Braddy, S. J.&lt;/author&gt;&lt;/authors&gt;&lt;/contributors&gt;&lt;language&gt;English&lt;/language&gt;&lt;added-date format="utc"&gt;1303472694&lt;/added-date&gt;&lt;ref-type name="Journal Article"&gt;17&lt;/ref-type&gt;&lt;auth-address&gt;Cotton, TJ&amp;#xD;Nat Hist Museum, Dept Palaeontol, Cromwell Rd, London SW7 5BD, England&amp;#xD;Nat Hist Museum, Dept Palaeontol, Cromwell Rd, London SW7 5BD, England&amp;#xD;Nat Hist Museum, Dept Palaeontol, London SW7 5BD, England&amp;#xD;Univ Bristol, Dept Earth Sci, Bristol BS8 1RJ, Avon, England&lt;/auth-address&gt;&lt;dates&gt;&lt;year&gt;2004&lt;/year&gt;&lt;/dates&gt;&lt;rec-number&gt;42&lt;/rec-number&gt;&lt;last-updated-date format="utc"&gt;1398107121&lt;/last-updated-date&gt;&lt;accession-num&gt;ISI:000224508300002&lt;/accession-num&gt;&lt;volume&gt;94&lt;/volume&gt;&lt;/record&gt;&lt;/Cite&gt;&lt;/EndNote&gt;</w:instrText>
      </w:r>
      <w:r w:rsidR="00AC34B8">
        <w:fldChar w:fldCharType="separate"/>
      </w:r>
      <w:r w:rsidR="00AC34B8">
        <w:rPr>
          <w:noProof/>
        </w:rPr>
        <w:t>(2004)</w:t>
      </w:r>
      <w:r w:rsidR="00AC34B8">
        <w:fldChar w:fldCharType="end"/>
      </w:r>
      <w:r>
        <w:t xml:space="preserve"> and Ortega-Hernández </w:t>
      </w:r>
      <w:r w:rsidRPr="00A814B4">
        <w:rPr>
          <w:i/>
        </w:rPr>
        <w:t>et al</w:t>
      </w:r>
      <w:r>
        <w:t xml:space="preserve">. </w:t>
      </w:r>
      <w:r w:rsidR="003852E1">
        <w:fldChar w:fldCharType="begin"/>
      </w:r>
      <w:r w:rsidR="003852E1">
        <w:instrText xml:space="preserve"> ADDIN EN.CITE &lt;EndNote&gt;&lt;Cite ExcludeAuth="1"&gt;&lt;Author&gt;Ortega-Hernandez&lt;/Author&gt;&lt;Year&gt;2013&lt;/Year&gt;&lt;IDText&gt;The phylogeny of aglaspidid arthropods and the internal relationships within Artiopoda&lt;/IDText&gt;&lt;DisplayText&gt;(2013)&lt;/DisplayText&gt;&lt;record&gt;&lt;dates&gt;&lt;pub-dates&gt;&lt;date&gt;Feb&lt;/date&gt;&lt;/pub-dates&gt;&lt;year&gt;2013&lt;/year&gt;&lt;/dates&gt;&lt;urls&gt;&lt;related-urls&gt;&lt;url&gt;&amp;lt;Go to ISI&amp;gt;://WOS:000313815000005&lt;/url&gt;&lt;/related-urls&gt;&lt;/urls&gt;&lt;isbn&gt;0748-3007&lt;/isbn&gt;&lt;titles&gt;&lt;title&gt;The phylogeny of aglaspidid arthropods and the internal relationships within Artiopoda&lt;/title&gt;&lt;secondary-title&gt;Cladistics&lt;/secondary-title&gt;&lt;/titles&gt;&lt;pages&gt;15-45&lt;/pages&gt;&lt;number&gt;1&lt;/number&gt;&lt;contributors&gt;&lt;authors&gt;&lt;author&gt;Ortega-Hernandez, Javier&lt;/author&gt;&lt;author&gt;Legg, David A.&lt;/author&gt;&lt;author&gt;Braddy, Simon J.&lt;/author&gt;&lt;/authors&gt;&lt;/contributors&gt;&lt;added-date format="utc"&gt;1407623183&lt;/added-date&gt;&lt;ref-type name="Journal Article"&gt;17&lt;/ref-type&gt;&lt;rec-number&gt;2616&lt;/rec-number&gt;&lt;last-updated-date format="utc"&gt;1407623183&lt;/last-updated-date&gt;&lt;accession-num&gt;WOS:000313815000005&lt;/accession-num&gt;&lt;electronic-resource-num&gt;10.1111/j.1096-0031.2012.00413.x&lt;/electronic-resource-num&gt;&lt;volume&gt;29&lt;/volume&gt;&lt;/record&gt;&lt;/Cite&gt;&lt;/EndNote&gt;</w:instrText>
      </w:r>
      <w:r w:rsidR="003852E1">
        <w:fldChar w:fldCharType="separate"/>
      </w:r>
      <w:r w:rsidR="003852E1">
        <w:rPr>
          <w:noProof/>
        </w:rPr>
        <w:t>(2013)</w:t>
      </w:r>
      <w:r w:rsidR="003852E1">
        <w:fldChar w:fldCharType="end"/>
      </w:r>
      <w:r>
        <w:t xml:space="preserve">. Excluding the </w:t>
      </w:r>
      <w:proofErr w:type="spellStart"/>
      <w:r>
        <w:t>epipodites</w:t>
      </w:r>
      <w:proofErr w:type="spellEnd"/>
      <w:r>
        <w:t xml:space="preserve"> of crustaceans, the division is usually bipartite, but exceptions exist in</w:t>
      </w:r>
      <w:r w:rsidR="0042522E">
        <w:t>,</w:t>
      </w:r>
      <w:r>
        <w:t xml:space="preserve"> e.g.</w:t>
      </w:r>
      <w:r w:rsidR="0042522E">
        <w:t>,</w:t>
      </w:r>
      <w:r>
        <w:t xml:space="preserve"> </w:t>
      </w:r>
      <w:proofErr w:type="spellStart"/>
      <w:r>
        <w:rPr>
          <w:i/>
        </w:rPr>
        <w:t>Emeraldella</w:t>
      </w:r>
      <w:proofErr w:type="spellEnd"/>
      <w:r w:rsidR="00B76916">
        <w:t xml:space="preserve"> and</w:t>
      </w:r>
      <w:r>
        <w:t xml:space="preserve"> </w:t>
      </w:r>
      <w:proofErr w:type="spellStart"/>
      <w:r>
        <w:rPr>
          <w:i/>
        </w:rPr>
        <w:t>Kuamaia</w:t>
      </w:r>
      <w:proofErr w:type="spellEnd"/>
      <w:r>
        <w:t xml:space="preserve"> </w:t>
      </w:r>
      <w:r w:rsidR="003852E1">
        <w:fldChar w:fldCharType="begin">
          <w:fldData xml:space="preserve">PEVuZE5vdGU+PENpdGU+PEF1dGhvcj5TdGVpbjwvQXV0aG9yPjxZZWFyPjIwMTI8L1llYXI+PElE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</w:fldData>
        </w:fldChar>
      </w:r>
      <w:r w:rsidR="003852E1">
        <w:instrText xml:space="preserve"> ADDIN EN.CITE </w:instrText>
      </w:r>
      <w:r w:rsidR="003852E1">
        <w:fldChar w:fldCharType="begin">
          <w:fldData xml:space="preserve">PEVuZE5vdGU+PENpdGU+PEF1dGhvcj5TdGVpbjwvQXV0aG9yPjxZZWFyPjIwMTI8L1llYXI+PElE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</w:fldData>
        </w:fldChar>
      </w:r>
      <w:r w:rsidR="003852E1">
        <w:instrText xml:space="preserve"> ADDIN EN.CITE.DATA </w:instrText>
      </w:r>
      <w:r w:rsidR="003852E1">
        <w:fldChar w:fldCharType="end"/>
      </w:r>
      <w:r w:rsidR="003852E1">
        <w:fldChar w:fldCharType="separate"/>
      </w:r>
      <w:r w:rsidR="003852E1">
        <w:rPr>
          <w:noProof/>
        </w:rPr>
        <w:t>(Stein and Selden 2012; Ortega-Hernandez</w:t>
      </w:r>
      <w:r w:rsidR="003852E1" w:rsidRPr="003852E1">
        <w:rPr>
          <w:i/>
          <w:noProof/>
        </w:rPr>
        <w:t>, et al.</w:t>
      </w:r>
      <w:r w:rsidR="003852E1">
        <w:rPr>
          <w:noProof/>
        </w:rPr>
        <w:t xml:space="preserve"> 2013)</w:t>
      </w:r>
      <w:r w:rsidR="003852E1">
        <w:fldChar w:fldCharType="end"/>
      </w:r>
      <w:r>
        <w:t xml:space="preserve"> that are not coded here.</w:t>
      </w:r>
    </w:p>
    <w:p w14:paraId="416FF464" w14:textId="77777777" w:rsidR="00A74A35" w:rsidRDefault="00A74A35"/>
    <w:p w14:paraId="7EFF894D" w14:textId="77777777" w:rsidR="00A74A35" w:rsidRDefault="00A74A35">
      <w:r>
        <w:t>V.11. General shape of exopod</w:t>
      </w:r>
    </w:p>
    <w:p w14:paraId="2C433B2C" w14:textId="77777777" w:rsidR="00A74A35" w:rsidRDefault="00A74A35"/>
    <w:p w14:paraId="2A41C58D" w14:textId="77777777" w:rsidR="00A74A35" w:rsidRDefault="00A74A35">
      <w:r>
        <w:tab/>
      </w:r>
      <w:proofErr w:type="gramStart"/>
      <w:r>
        <w:t xml:space="preserve">0. </w:t>
      </w:r>
      <w:proofErr w:type="spellStart"/>
      <w:r>
        <w:t>Lobate</w:t>
      </w:r>
      <w:proofErr w:type="spellEnd"/>
      <w:proofErr w:type="gramEnd"/>
    </w:p>
    <w:p w14:paraId="38447F66" w14:textId="77777777" w:rsidR="00A74A35" w:rsidRDefault="00A74A35">
      <w:r>
        <w:tab/>
        <w:t>1. Rod-like and more or less curved</w:t>
      </w:r>
    </w:p>
    <w:p w14:paraId="36D84957" w14:textId="77777777" w:rsidR="00A74A35" w:rsidRDefault="00A74A35"/>
    <w:p w14:paraId="22826DEB" w14:textId="4DC72396" w:rsidR="00A74A35" w:rsidRDefault="00A74A35">
      <w:r>
        <w:t xml:space="preserve">This is a character mostly grouping </w:t>
      </w:r>
      <w:proofErr w:type="spellStart"/>
      <w:r>
        <w:t>Xandarellida</w:t>
      </w:r>
      <w:proofErr w:type="spellEnd"/>
      <w:r>
        <w:t xml:space="preserve"> and </w:t>
      </w:r>
      <w:proofErr w:type="spellStart"/>
      <w:r>
        <w:t>Nektaspida</w:t>
      </w:r>
      <w:proofErr w:type="spellEnd"/>
      <w:r>
        <w:t xml:space="preserve"> </w:t>
      </w:r>
      <w:r w:rsidR="00B76916">
        <w:fldChar w:fldCharType="begin"/>
      </w:r>
      <w:r w:rsidR="00B76916">
        <w:instrText xml:space="preserve"> ADDIN EN.CITE &lt;EndNote&gt;&lt;Cite&gt;&lt;Author&gt;Ortega-Hernandez&lt;/Author&gt;&lt;Year&gt;2013&lt;/Year&gt;&lt;IDText&gt;The phylogeny of aglaspidid arthropods and the internal relationships within Artiopoda&lt;/IDText&gt;&lt;DisplayText&gt;(Ortega-Hernandez&lt;style face="italic"&gt;, et al.&lt;/style&gt; 2013)&lt;/DisplayText&gt;&lt;record&gt;&lt;dates&gt;&lt;pub-dates&gt;&lt;date&gt;Feb&lt;/date&gt;&lt;/pub-dates&gt;&lt;year&gt;2013&lt;/year&gt;&lt;/dates&gt;&lt;urls&gt;&lt;related-urls&gt;&lt;url&gt;&amp;lt;Go to ISI&amp;gt;://WOS:000313815000005&lt;/url&gt;&lt;/related-urls&gt;&lt;/urls&gt;&lt;isbn&gt;0748-3007&lt;/isbn&gt;&lt;titles&gt;&lt;title&gt;The phylogeny of aglaspidid arthropods and the internal relationships within Artiopoda&lt;/title&gt;&lt;secondary-title&gt;Cladistics&lt;/secondary-title&gt;&lt;/titles&gt;&lt;pages&gt;15-45&lt;/pages&gt;&lt;number&gt;1&lt;/number&gt;&lt;contributors&gt;&lt;authors&gt;&lt;author&gt;Ortega-Hernandez, Javier&lt;/author&gt;&lt;author&gt;Legg, David A.&lt;/author&gt;&lt;author&gt;Braddy, Simon J.&lt;/author&gt;&lt;/authors&gt;&lt;/contributors&gt;&lt;added-date format="utc"&gt;1407623183&lt;/added-date&gt;&lt;ref-type name="Journal Article"&gt;17&lt;/ref-type&gt;&lt;rec-number&gt;2616&lt;/rec-number&gt;&lt;last-updated-date format="utc"&gt;1407623183&lt;/last-updated-date&gt;&lt;accession-num&gt;WOS:000313815000005&lt;/accession-num&gt;&lt;electronic-resource-num&gt;10.1111/j.1096-0031.2012.00413.x&lt;/electronic-resource-num&gt;&lt;volume&gt;29&lt;/volume&gt;&lt;/record&gt;&lt;/Cite&gt;&lt;/EndNote&gt;</w:instrText>
      </w:r>
      <w:r w:rsidR="00B76916">
        <w:fldChar w:fldCharType="separate"/>
      </w:r>
      <w:r w:rsidR="00B76916">
        <w:rPr>
          <w:noProof/>
        </w:rPr>
        <w:t>(Ortega-Hernandez</w:t>
      </w:r>
      <w:r w:rsidR="00B76916" w:rsidRPr="00B76916">
        <w:rPr>
          <w:i/>
          <w:noProof/>
        </w:rPr>
        <w:t>, et al.</w:t>
      </w:r>
      <w:r w:rsidR="00B76916">
        <w:rPr>
          <w:noProof/>
        </w:rPr>
        <w:t xml:space="preserve"> 2013)</w:t>
      </w:r>
      <w:r w:rsidR="00B76916">
        <w:fldChar w:fldCharType="end"/>
      </w:r>
      <w:r>
        <w:t xml:space="preserve">. The condition in trilobites seems to vary, as the exopod is somewhat </w:t>
      </w:r>
      <w:proofErr w:type="spellStart"/>
      <w:r>
        <w:t>lobate</w:t>
      </w:r>
      <w:proofErr w:type="spellEnd"/>
      <w:r>
        <w:t xml:space="preserve"> in</w:t>
      </w:r>
      <w:r w:rsidR="0042522E">
        <w:t>,</w:t>
      </w:r>
      <w:r>
        <w:t xml:space="preserve"> e.g. </w:t>
      </w:r>
      <w:proofErr w:type="spellStart"/>
      <w:r>
        <w:rPr>
          <w:i/>
        </w:rPr>
        <w:t>Olenoides</w:t>
      </w:r>
      <w:proofErr w:type="spellEnd"/>
      <w:r>
        <w:t xml:space="preserve"> and </w:t>
      </w:r>
      <w:proofErr w:type="spellStart"/>
      <w:r>
        <w:rPr>
          <w:i/>
        </w:rPr>
        <w:t>Eoredlichia</w:t>
      </w:r>
      <w:proofErr w:type="spellEnd"/>
      <w:r>
        <w:t xml:space="preserve"> </w:t>
      </w:r>
      <w:r w:rsidR="0018445C">
        <w:fldChar w:fldCharType="begin">
          <w:fldData xml:space="preserve">PEVuZE5vdGU+PENpdGU+PEF1dGhvcj5XaGl0dGluZ3RvbjwvQXV0aG9yPjxZZWFyPjE5NzU8L1ll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</w:fldData>
        </w:fldChar>
      </w:r>
      <w:r w:rsidR="0018445C">
        <w:instrText xml:space="preserve"> ADDIN EN.CITE </w:instrText>
      </w:r>
      <w:r w:rsidR="0018445C">
        <w:fldChar w:fldCharType="begin">
          <w:fldData xml:space="preserve">PEVuZE5vdGU+PENpdGU+PEF1dGhvcj5XaGl0dGluZ3RvbjwvQXV0aG9yPjxZZWFyPjE5NzU8L1ll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</w:fldData>
        </w:fldChar>
      </w:r>
      <w:r w:rsidR="0018445C">
        <w:instrText xml:space="preserve"> ADDIN EN.CITE.DATA </w:instrText>
      </w:r>
      <w:r w:rsidR="0018445C">
        <w:fldChar w:fldCharType="end"/>
      </w:r>
      <w:r w:rsidR="0018445C">
        <w:fldChar w:fldCharType="separate"/>
      </w:r>
      <w:r w:rsidR="0018445C">
        <w:rPr>
          <w:noProof/>
        </w:rPr>
        <w:t>(Whittington 1975; Ramskold and Edgecombe 1996; Zhang</w:t>
      </w:r>
      <w:r w:rsidR="0018445C" w:rsidRPr="0018445C">
        <w:rPr>
          <w:i/>
          <w:noProof/>
        </w:rPr>
        <w:t xml:space="preserve"> et al.</w:t>
      </w:r>
      <w:r w:rsidR="0018445C">
        <w:rPr>
          <w:noProof/>
        </w:rPr>
        <w:t xml:space="preserve"> 2007)</w:t>
      </w:r>
      <w:r w:rsidR="0018445C">
        <w:fldChar w:fldCharType="end"/>
      </w:r>
      <w:r>
        <w:t xml:space="preserve"> but thin and rod-like in </w:t>
      </w:r>
      <w:proofErr w:type="spellStart"/>
      <w:r>
        <w:rPr>
          <w:i/>
        </w:rPr>
        <w:t>Triarthrus</w:t>
      </w:r>
      <w:proofErr w:type="spellEnd"/>
      <w:r>
        <w:t xml:space="preserve"> </w:t>
      </w:r>
      <w:r w:rsidR="0018445C">
        <w:fldChar w:fldCharType="begin"/>
      </w:r>
      <w:r w:rsidR="0018445C">
        <w:instrText xml:space="preserve"> ADDIN EN.CITE &lt;EndNote&gt;&lt;Cite&gt;&lt;Author&gt;Harrington&lt;/Author&gt;&lt;Year&gt;1959&lt;/Year&gt;&lt;IDText&gt;General description of Trilobita&lt;/IDText&gt;&lt;DisplayText&gt;(Harrington 1959)&lt;/DisplayText&gt;&lt;record&gt;&lt;titles&gt;&lt;title&gt;General description of Trilobita&lt;/title&gt;&lt;secondary-title&gt;Treatise on Invertebrate Paleontology: Arthropoda 1 &lt;/secondary-title&gt;&lt;/titles&gt;&lt;contributors&gt;&lt;authors&gt;&lt;author&gt;Harrington, HJ&lt;/author&gt;&lt;/authors&gt;&lt;/contributors&gt;&lt;added-date format="utc"&gt;1407631764&lt;/added-date&gt;&lt;pub-location&gt;Lawrence, KS&lt;/pub-location&gt;&lt;ref-type name="Book Section"&gt;5&lt;/ref-type&gt;&lt;dates&gt;&lt;year&gt;1959&lt;/year&gt;&lt;/dates&gt;&lt;rec-number&gt;2618&lt;/rec-number&gt;&lt;publisher&gt;Kansas Press/Geol. Soc. Am.&lt;/publisher&gt;&lt;last-updated-date format="utc"&gt;1407631887&lt;/last-updated-date&gt;&lt;contributors&gt;&lt;secondary-authors&gt;&lt;author&gt;RC Moore&lt;/author&gt;&lt;/secondary-authors&gt;&lt;/contributors&gt;&lt;/record&gt;&lt;/Cite&gt;&lt;/EndNote&gt;</w:instrText>
      </w:r>
      <w:r w:rsidR="0018445C">
        <w:fldChar w:fldCharType="separate"/>
      </w:r>
      <w:r w:rsidR="0018445C">
        <w:rPr>
          <w:noProof/>
        </w:rPr>
        <w:t>(Harrington 1959)</w:t>
      </w:r>
      <w:r w:rsidR="0018445C">
        <w:fldChar w:fldCharType="end"/>
      </w:r>
      <w:r>
        <w:t xml:space="preserve">. We decided to code 1 in </w:t>
      </w:r>
      <w:proofErr w:type="spellStart"/>
      <w:r>
        <w:rPr>
          <w:i/>
        </w:rPr>
        <w:t>Olenoides</w:t>
      </w:r>
      <w:proofErr w:type="spellEnd"/>
      <w:r>
        <w:t xml:space="preserve"> to reflect the existence of this condition in </w:t>
      </w:r>
      <w:proofErr w:type="spellStart"/>
      <w:r>
        <w:t>Trilobita</w:t>
      </w:r>
      <w:proofErr w:type="spellEnd"/>
      <w:r>
        <w:t>.</w:t>
      </w:r>
    </w:p>
    <w:p w14:paraId="00BF85A6" w14:textId="77777777" w:rsidR="00A74A35" w:rsidRDefault="00A74A35"/>
    <w:p w14:paraId="4E76EA66" w14:textId="77777777" w:rsidR="00A74A35" w:rsidRDefault="00A74A35">
      <w:r>
        <w:t xml:space="preserve">V.12. </w:t>
      </w:r>
      <w:proofErr w:type="spellStart"/>
      <w:r>
        <w:t>Spinules</w:t>
      </w:r>
      <w:proofErr w:type="spellEnd"/>
      <w:r>
        <w:t xml:space="preserve"> on </w:t>
      </w:r>
      <w:proofErr w:type="spellStart"/>
      <w:r>
        <w:t>exopodial</w:t>
      </w:r>
      <w:proofErr w:type="spellEnd"/>
      <w:r>
        <w:t xml:space="preserve"> margins</w:t>
      </w:r>
    </w:p>
    <w:p w14:paraId="430B34A1" w14:textId="77777777" w:rsidR="00A74A35" w:rsidRDefault="00A74A35"/>
    <w:p w14:paraId="1FEEE72C" w14:textId="77777777" w:rsidR="00A74A35" w:rsidRDefault="00A74A35">
      <w:r>
        <w:tab/>
        <w:t>0. Absent</w:t>
      </w:r>
    </w:p>
    <w:p w14:paraId="2B273EEE" w14:textId="77777777" w:rsidR="00A74A35" w:rsidRDefault="00A74A35">
      <w:r>
        <w:tab/>
        <w:t>1. Present</w:t>
      </w:r>
    </w:p>
    <w:p w14:paraId="1BA5EFEE" w14:textId="77777777" w:rsidR="00A74A35" w:rsidRDefault="00A74A35"/>
    <w:p w14:paraId="47F22B2B" w14:textId="77777777" w:rsidR="00A74A35" w:rsidRDefault="00A74A35">
      <w:r>
        <w:t xml:space="preserve">V.13. Lamellae on </w:t>
      </w:r>
      <w:proofErr w:type="spellStart"/>
      <w:r>
        <w:t>exopodial</w:t>
      </w:r>
      <w:proofErr w:type="spellEnd"/>
      <w:r>
        <w:t xml:space="preserve"> margins</w:t>
      </w:r>
    </w:p>
    <w:p w14:paraId="306EE2D2" w14:textId="77777777" w:rsidR="00A74A35" w:rsidRDefault="00A74A35"/>
    <w:p w14:paraId="29004FBB" w14:textId="77777777" w:rsidR="00A74A35" w:rsidRDefault="00A74A35">
      <w:r>
        <w:tab/>
        <w:t>0. Absent</w:t>
      </w:r>
    </w:p>
    <w:p w14:paraId="0BFF90AE" w14:textId="77777777" w:rsidR="00A74A35" w:rsidRDefault="00A74A35">
      <w:r>
        <w:tab/>
        <w:t>1. Presence</w:t>
      </w:r>
    </w:p>
    <w:p w14:paraId="665E0B38" w14:textId="77777777" w:rsidR="00A74A35" w:rsidRDefault="00A74A35"/>
    <w:p w14:paraId="40E16365" w14:textId="54A53A87" w:rsidR="00A74A35" w:rsidRDefault="00A74A35">
      <w:r>
        <w:t xml:space="preserve">This character is separate from the previous one in order to accommodate the </w:t>
      </w:r>
      <w:r w:rsidR="00090956">
        <w:t>presence of both states</w:t>
      </w:r>
      <w:r>
        <w:t xml:space="preserve"> in </w:t>
      </w:r>
      <w:proofErr w:type="spellStart"/>
      <w:r>
        <w:rPr>
          <w:i/>
        </w:rPr>
        <w:t>Emeraldella</w:t>
      </w:r>
      <w:proofErr w:type="spellEnd"/>
      <w:r>
        <w:t xml:space="preserve"> </w:t>
      </w:r>
      <w:r w:rsidR="0018445C">
        <w:fldChar w:fldCharType="begin"/>
      </w:r>
      <w:r w:rsidR="0018445C">
        <w:instrText xml:space="preserve"> ADDIN EN.CITE &lt;EndNote&gt;&lt;Cite&gt;&lt;Author&gt;Stein&lt;/Author&gt;&lt;Year&gt;2012&lt;/Year&gt;&lt;IDText&gt;A restudy of the Burgess Shale (Cambrian) arthropod Emeraldella brocki and reassessment of its affinities&lt;/IDText&gt;&lt;DisplayText&gt;(Stein and Selden 2012)&lt;/DisplayText&gt;&lt;record&gt;&lt;dates&gt;&lt;pub-dates&gt;&lt;date&gt;2012&lt;/date&gt;&lt;/pub-dates&gt;&lt;year&gt;2012&lt;/year&gt;&lt;/dates&gt;&lt;urls&gt;&lt;related-urls&gt;&lt;url&gt;&amp;lt;Go to ISI&amp;gt;://WOS:000304406600006&lt;/url&gt;&lt;/related-urls&gt;&lt;/urls&gt;&lt;isbn&gt;1477-2019&lt;/isbn&gt;&lt;titles&gt;&lt;title&gt;A restudy of the Burgess Shale (Cambrian) arthropod Emeraldella brocki and reassessment of its affinities&lt;/title&gt;&lt;secondary-title&gt;Journal of Systematic Palaeontology&lt;/secondary-title&gt;&lt;/titles&gt;&lt;pages&gt;361-383&lt;/pages&gt;&lt;number&gt;2&lt;/number&gt;&lt;contributors&gt;&lt;authors&gt;&lt;author&gt;Stein, Martin&lt;/author&gt;&lt;author&gt;Selden, Paul A.&lt;/author&gt;&lt;/authors&gt;&lt;/contributors&gt;&lt;added-date format="utc"&gt;1404069504&lt;/added-date&gt;&lt;ref-type name="Journal Article"&gt;17&lt;/ref-type&gt;&lt;rec-number&gt;2597&lt;/rec-number&gt;&lt;last-updated-date format="utc"&gt;1404069504&lt;/last-updated-date&gt;&lt;accession-num&gt;WOS:000304406600006&lt;/accession-num&gt;&lt;electronic-resource-num&gt;10.1080/14772019.2011.566634&lt;/electronic-resource-num&gt;&lt;volume&gt;10&lt;/volume&gt;&lt;/record&gt;&lt;/Cite&gt;&lt;/EndNote&gt;</w:instrText>
      </w:r>
      <w:r w:rsidR="0018445C">
        <w:fldChar w:fldCharType="separate"/>
      </w:r>
      <w:r w:rsidR="0018445C">
        <w:rPr>
          <w:noProof/>
        </w:rPr>
        <w:t>(Stein and Selden 2012)</w:t>
      </w:r>
      <w:r w:rsidR="0018445C">
        <w:fldChar w:fldCharType="end"/>
      </w:r>
      <w:r>
        <w:t>.</w:t>
      </w:r>
    </w:p>
    <w:p w14:paraId="21AF03CB" w14:textId="77777777" w:rsidR="00A74A35" w:rsidRDefault="00A74A35"/>
    <w:p w14:paraId="52313E03" w14:textId="77777777" w:rsidR="00A74A35" w:rsidRDefault="00A74A35">
      <w:r>
        <w:lastRenderedPageBreak/>
        <w:t>V.14. Imbrication of lamellae</w:t>
      </w:r>
    </w:p>
    <w:p w14:paraId="4624ECEE" w14:textId="77777777" w:rsidR="00A74A35" w:rsidRDefault="00A74A35"/>
    <w:p w14:paraId="11A23943" w14:textId="77777777" w:rsidR="00A74A35" w:rsidRDefault="00A74A35">
      <w:r>
        <w:tab/>
        <w:t>0. Absent</w:t>
      </w:r>
    </w:p>
    <w:p w14:paraId="177B67CE" w14:textId="77777777" w:rsidR="00A74A35" w:rsidRDefault="00A74A35">
      <w:r>
        <w:tab/>
        <w:t>1. Present</w:t>
      </w:r>
    </w:p>
    <w:p w14:paraId="744A009B" w14:textId="77777777" w:rsidR="00A74A35" w:rsidRDefault="00A74A35"/>
    <w:p w14:paraId="5606320B" w14:textId="61C33245" w:rsidR="00A74A35" w:rsidRDefault="00A74A35">
      <w:r>
        <w:t xml:space="preserve">This distinction </w:t>
      </w:r>
      <w:r w:rsidR="0042522E">
        <w:t xml:space="preserve">has </w:t>
      </w:r>
      <w:r>
        <w:t xml:space="preserve">been stressed notably by Ortega-Hernández </w:t>
      </w:r>
      <w:r w:rsidRPr="00090956">
        <w:rPr>
          <w:i/>
        </w:rPr>
        <w:t>et al</w:t>
      </w:r>
      <w:r>
        <w:t xml:space="preserve">. </w:t>
      </w:r>
      <w:r w:rsidR="0018445C">
        <w:fldChar w:fldCharType="begin"/>
      </w:r>
      <w:r w:rsidR="0018445C">
        <w:instrText xml:space="preserve"> ADDIN EN.CITE &lt;EndNote&gt;&lt;Cite ExcludeAuth="1"&gt;&lt;Author&gt;Ortega-Hernandez&lt;/Author&gt;&lt;Year&gt;2013&lt;/Year&gt;&lt;IDText&gt;The phylogeny of aglaspidid arthropods and the internal relationships within Artiopoda&lt;/IDText&gt;&lt;DisplayText&gt;(2013)&lt;/DisplayText&gt;&lt;record&gt;&lt;dates&gt;&lt;pub-dates&gt;&lt;date&gt;Feb&lt;/date&gt;&lt;/pub-dates&gt;&lt;year&gt;2013&lt;/year&gt;&lt;/dates&gt;&lt;urls&gt;&lt;related-urls&gt;&lt;url&gt;&amp;lt;Go to ISI&amp;gt;://WOS:000313815000005&lt;/url&gt;&lt;/related-urls&gt;&lt;/urls&gt;&lt;isbn&gt;0748-3007&lt;/isbn&gt;&lt;titles&gt;&lt;title&gt;The phylogeny of aglaspidid arthropods and the internal relationships within Artiopoda&lt;/title&gt;&lt;secondary-title&gt;Cladistics&lt;/secondary-title&gt;&lt;/titles&gt;&lt;pages&gt;15-45&lt;/pages&gt;&lt;number&gt;1&lt;/number&gt;&lt;contributors&gt;&lt;authors&gt;&lt;author&gt;Ortega-Hernandez, Javier&lt;/author&gt;&lt;author&gt;Legg, David A.&lt;/author&gt;&lt;author&gt;Braddy, Simon J.&lt;/author&gt;&lt;/authors&gt;&lt;/contributors&gt;&lt;added-date format="utc"&gt;1407623183&lt;/added-date&gt;&lt;ref-type name="Journal Article"&gt;17&lt;/ref-type&gt;&lt;rec-number&gt;2616&lt;/rec-number&gt;&lt;last-updated-date format="utc"&gt;1407623183&lt;/last-updated-date&gt;&lt;accession-num&gt;WOS:000313815000005&lt;/accession-num&gt;&lt;electronic-resource-num&gt;10.1111/j.1096-0031.2012.00413.x&lt;/electronic-resource-num&gt;&lt;volume&gt;29&lt;/volume&gt;&lt;/record&gt;&lt;/Cite&gt;&lt;/EndNote&gt;</w:instrText>
      </w:r>
      <w:r w:rsidR="0018445C">
        <w:fldChar w:fldCharType="separate"/>
      </w:r>
      <w:r w:rsidR="0018445C">
        <w:rPr>
          <w:noProof/>
        </w:rPr>
        <w:t>(2013)</w:t>
      </w:r>
      <w:r w:rsidR="0018445C">
        <w:fldChar w:fldCharType="end"/>
      </w:r>
      <w:r>
        <w:t xml:space="preserve"> to discriminate the condition in chelicerates and </w:t>
      </w:r>
      <w:proofErr w:type="spellStart"/>
      <w:r>
        <w:t>trilobitomorphs</w:t>
      </w:r>
      <w:proofErr w:type="spellEnd"/>
      <w:r>
        <w:t xml:space="preserve"> from that of</w:t>
      </w:r>
      <w:r w:rsidR="0042522E">
        <w:t>,</w:t>
      </w:r>
      <w:r>
        <w:t xml:space="preserve"> e.g.</w:t>
      </w:r>
      <w:r w:rsidR="0042522E">
        <w:t>,</w:t>
      </w:r>
      <w:r>
        <w:t xml:space="preserve"> leanchoiliids.</w:t>
      </w:r>
    </w:p>
    <w:p w14:paraId="46BAB406" w14:textId="77777777" w:rsidR="00A74A35" w:rsidRDefault="00A74A35"/>
    <w:p w14:paraId="039936D4" w14:textId="77777777" w:rsidR="00A74A35" w:rsidRDefault="00A74A35">
      <w:pPr>
        <w:pStyle w:val="Heading1"/>
      </w:pPr>
      <w:r>
        <w:t>VI. Tailpiece</w:t>
      </w:r>
    </w:p>
    <w:p w14:paraId="27D92507" w14:textId="77777777" w:rsidR="00A74A35" w:rsidRDefault="00A74A35"/>
    <w:p w14:paraId="506E585B" w14:textId="77777777" w:rsidR="00A74A35" w:rsidRDefault="00A74A35">
      <w:r>
        <w:t>VI.1. Tailpiece type</w:t>
      </w:r>
    </w:p>
    <w:p w14:paraId="34407A98" w14:textId="77777777" w:rsidR="00A74A35" w:rsidRDefault="00A74A35"/>
    <w:p w14:paraId="28ABE366" w14:textId="77777777" w:rsidR="00A74A35" w:rsidRDefault="00A74A35">
      <w:r>
        <w:tab/>
        <w:t>0. Soft</w:t>
      </w:r>
    </w:p>
    <w:p w14:paraId="653F9326" w14:textId="77777777" w:rsidR="00A74A35" w:rsidRDefault="00A74A35">
      <w:r>
        <w:tab/>
        <w:t xml:space="preserve">1. </w:t>
      </w:r>
      <w:r w:rsidR="0042522E">
        <w:t>Sclerotized</w:t>
      </w:r>
    </w:p>
    <w:p w14:paraId="52FD0380" w14:textId="77777777" w:rsidR="00A74A35" w:rsidRDefault="00A74A35"/>
    <w:p w14:paraId="4F7C3884" w14:textId="27358BCC" w:rsidR="00A74A35" w:rsidRDefault="00A74A35">
      <w:r>
        <w:t xml:space="preserve">According the observations by Legg and </w:t>
      </w:r>
      <w:proofErr w:type="spellStart"/>
      <w:r>
        <w:t>Vannier</w:t>
      </w:r>
      <w:proofErr w:type="spellEnd"/>
      <w:r>
        <w:t xml:space="preserve"> </w:t>
      </w:r>
      <w:r w:rsidR="000B6FED">
        <w:fldChar w:fldCharType="begin"/>
      </w:r>
      <w:r w:rsidR="000B6FED">
        <w:instrText xml:space="preserve"> ADDIN EN.CITE &lt;EndNote&gt;&lt;Cite ExcludeAuth="1"&gt;&lt;Author&gt;Legg&lt;/Author&gt;&lt;Year&gt;2013&lt;/Year&gt;&lt;IDText&gt;The affinities of the cosmopolitan arthropod Isoxys and its implications for the origin of arthropods&lt;/IDText&gt;&lt;DisplayText&gt;(2013)&lt;/DisplayText&gt;&lt;record&gt;&lt;keywords&gt;&lt;/keywords&gt;&lt;urls&gt;&lt;related-urls&gt;&lt;url&gt;http://dx.doi.org/10.1111/let.12032&lt;/url&gt;&lt;/related-urls&gt;&lt;/urls&gt;&lt;titles&gt;&lt;title&gt;The affinities of the cosmopolitan arthropod Isoxys and its implications for the origin of arthropods&lt;/title&gt;&lt;secondary-title&gt;Lethaia&lt;/secondary-title&gt;&lt;/titles&gt;&lt;pages&gt;540-550&lt;/pages&gt;&lt;number&gt;4&lt;/number&gt;&lt;contributors&gt;&lt;authors&gt;&lt;author&gt;Legg, D. A.&lt;/author&gt;&lt;author&gt;Vannier, J.&lt;/author&gt;&lt;/authors&gt;&lt;/contributors&gt;&lt;added-date format="utc"&gt;1384791523&lt;/added-date&gt;&lt;ref-type name="Journal Article"&gt;17&lt;/ref-type&gt;&lt;dates&gt;&lt;year&gt;2013&lt;/year&gt;&lt;/dates&gt;&lt;rec-number&gt;1417&lt;/rec-number&gt;&lt;last-updated-date format="utc"&gt;1398103747&lt;/last-updated-date&gt;&lt;volume&gt;46&lt;/volume&gt;&lt;/record&gt;&lt;/Cite&gt;&lt;/EndNote&gt;</w:instrText>
      </w:r>
      <w:r w:rsidR="000B6FED">
        <w:fldChar w:fldCharType="separate"/>
      </w:r>
      <w:r w:rsidR="000B6FED">
        <w:rPr>
          <w:noProof/>
        </w:rPr>
        <w:t>(2013)</w:t>
      </w:r>
      <w:r w:rsidR="000B6FED">
        <w:fldChar w:fldCharType="end"/>
      </w:r>
      <w:r>
        <w:t xml:space="preserve">, it is coded 0 in </w:t>
      </w:r>
      <w:proofErr w:type="spellStart"/>
      <w:r>
        <w:rPr>
          <w:i/>
        </w:rPr>
        <w:t>Isoxys</w:t>
      </w:r>
      <w:proofErr w:type="spellEnd"/>
      <w:r>
        <w:t>.</w:t>
      </w:r>
    </w:p>
    <w:p w14:paraId="6B90F2D2" w14:textId="77777777" w:rsidR="00A74A35" w:rsidRDefault="00A74A35"/>
    <w:p w14:paraId="32C05E72" w14:textId="77777777" w:rsidR="00A74A35" w:rsidRDefault="00A74A35">
      <w:r>
        <w:t>VI.2. Telson</w:t>
      </w:r>
    </w:p>
    <w:p w14:paraId="18F41482" w14:textId="77777777" w:rsidR="00A74A35" w:rsidRDefault="00A74A35"/>
    <w:p w14:paraId="66C37194" w14:textId="77777777" w:rsidR="00A74A35" w:rsidRDefault="00A74A35">
      <w:r>
        <w:tab/>
        <w:t>0. Absent</w:t>
      </w:r>
    </w:p>
    <w:p w14:paraId="72E91700" w14:textId="77777777" w:rsidR="00A74A35" w:rsidRDefault="00A74A35">
      <w:r>
        <w:tab/>
        <w:t>1. Present</w:t>
      </w:r>
    </w:p>
    <w:p w14:paraId="73244BD7" w14:textId="77777777" w:rsidR="00A74A35" w:rsidRDefault="00A74A35"/>
    <w:p w14:paraId="527E6639" w14:textId="77777777" w:rsidR="00A74A35" w:rsidRDefault="00A74A35">
      <w:r>
        <w:t xml:space="preserve">VI.3. </w:t>
      </w:r>
      <w:proofErr w:type="spellStart"/>
      <w:r>
        <w:t>Pygidium</w:t>
      </w:r>
      <w:proofErr w:type="spellEnd"/>
    </w:p>
    <w:p w14:paraId="562480EE" w14:textId="77777777" w:rsidR="00A74A35" w:rsidRDefault="00A74A35">
      <w:r>
        <w:t xml:space="preserve"> </w:t>
      </w:r>
    </w:p>
    <w:p w14:paraId="51731DB3" w14:textId="77777777" w:rsidR="00A74A35" w:rsidRDefault="00A74A35">
      <w:r>
        <w:tab/>
        <w:t>0. Absent</w:t>
      </w:r>
    </w:p>
    <w:p w14:paraId="484743CE" w14:textId="77777777" w:rsidR="00A74A35" w:rsidRDefault="00A74A35">
      <w:r>
        <w:tab/>
        <w:t>1. Present</w:t>
      </w:r>
    </w:p>
    <w:p w14:paraId="7100FF43" w14:textId="77777777" w:rsidR="00A74A35" w:rsidRDefault="00A74A35"/>
    <w:p w14:paraId="4E4DADD7" w14:textId="77777777" w:rsidR="00A74A35" w:rsidRDefault="00A74A35">
      <w:r>
        <w:t xml:space="preserve">The </w:t>
      </w:r>
      <w:proofErr w:type="spellStart"/>
      <w:r>
        <w:t>pygidium</w:t>
      </w:r>
      <w:proofErr w:type="spellEnd"/>
      <w:r>
        <w:t xml:space="preserve"> is a fusion of the posterior trunk tergites.</w:t>
      </w:r>
    </w:p>
    <w:p w14:paraId="1512FEBA" w14:textId="77777777" w:rsidR="00A74A35" w:rsidRDefault="00A74A35"/>
    <w:p w14:paraId="14C2F572" w14:textId="77777777" w:rsidR="00A74A35" w:rsidRDefault="00A74A35">
      <w:r>
        <w:t>VI.4. Shape of telson</w:t>
      </w:r>
    </w:p>
    <w:p w14:paraId="164EE205" w14:textId="77777777" w:rsidR="00A74A35" w:rsidRDefault="00A74A35"/>
    <w:p w14:paraId="6B4197DB" w14:textId="77777777" w:rsidR="00A74A35" w:rsidRDefault="00A74A35">
      <w:r>
        <w:tab/>
      </w:r>
      <w:proofErr w:type="gramStart"/>
      <w:r>
        <w:t>0. Lanceolate</w:t>
      </w:r>
      <w:proofErr w:type="gramEnd"/>
    </w:p>
    <w:p w14:paraId="4E6B95AF" w14:textId="77777777" w:rsidR="00A74A35" w:rsidRDefault="00A74A35">
      <w:r>
        <w:tab/>
      </w:r>
      <w:proofErr w:type="gramStart"/>
      <w:r>
        <w:t>1. Spatulate</w:t>
      </w:r>
      <w:proofErr w:type="gramEnd"/>
    </w:p>
    <w:p w14:paraId="105A2E6C" w14:textId="77777777" w:rsidR="00A74A35" w:rsidRDefault="00A74A35">
      <w:r>
        <w:tab/>
      </w:r>
      <w:proofErr w:type="gramStart"/>
      <w:r>
        <w:t>2. Spinose</w:t>
      </w:r>
      <w:proofErr w:type="gramEnd"/>
    </w:p>
    <w:p w14:paraId="6EB3A286" w14:textId="77777777" w:rsidR="00A74A35" w:rsidRDefault="00A74A35">
      <w:r>
        <w:tab/>
        <w:t>3. Furca</w:t>
      </w:r>
      <w:r w:rsidR="0042522E">
        <w:t>te</w:t>
      </w:r>
    </w:p>
    <w:p w14:paraId="7C6EDED8" w14:textId="77777777" w:rsidR="00A74A35" w:rsidRDefault="00A74A35"/>
    <w:p w14:paraId="44680186" w14:textId="77777777" w:rsidR="00A74A35" w:rsidRDefault="00A74A35">
      <w:r>
        <w:t>VI.5. Ornamentation of telson</w:t>
      </w:r>
    </w:p>
    <w:p w14:paraId="650F51A9" w14:textId="77777777" w:rsidR="00A74A35" w:rsidRDefault="00A74A35"/>
    <w:p w14:paraId="17BCB463" w14:textId="77777777" w:rsidR="00A74A35" w:rsidRDefault="00A74A35">
      <w:r>
        <w:tab/>
        <w:t xml:space="preserve">0. </w:t>
      </w:r>
      <w:r w:rsidR="009561EA">
        <w:t>Absent</w:t>
      </w:r>
    </w:p>
    <w:p w14:paraId="3D60F456" w14:textId="77777777" w:rsidR="00A74A35" w:rsidRDefault="00A74A35">
      <w:r>
        <w:tab/>
        <w:t xml:space="preserve">1. </w:t>
      </w:r>
      <w:r w:rsidR="009561EA">
        <w:t>Present</w:t>
      </w:r>
    </w:p>
    <w:p w14:paraId="4B8A4DD3" w14:textId="77777777" w:rsidR="00A74A35" w:rsidRDefault="00A74A35"/>
    <w:p w14:paraId="13D8758A" w14:textId="77777777" w:rsidR="00A74A35" w:rsidRDefault="00A74A35">
      <w:r>
        <w:t>VI.6. Length</w:t>
      </w:r>
      <w:r w:rsidR="009561EA">
        <w:t xml:space="preserve"> (type)</w:t>
      </w:r>
      <w:r>
        <w:t xml:space="preserve"> of telson </w:t>
      </w:r>
      <w:r w:rsidR="009561EA">
        <w:t>adornments</w:t>
      </w:r>
    </w:p>
    <w:p w14:paraId="7221F975" w14:textId="77777777" w:rsidR="00A74A35" w:rsidRDefault="00A74A35"/>
    <w:p w14:paraId="1C6C04E7" w14:textId="77777777" w:rsidR="00A74A35" w:rsidRDefault="00A74A35">
      <w:r>
        <w:tab/>
        <w:t>0. Short</w:t>
      </w:r>
      <w:r w:rsidR="009561EA">
        <w:t xml:space="preserve"> (teeth)</w:t>
      </w:r>
    </w:p>
    <w:p w14:paraId="7704CE15" w14:textId="77777777" w:rsidR="000A534C" w:rsidRDefault="00A74A35">
      <w:r>
        <w:tab/>
        <w:t>1. Long</w:t>
      </w:r>
      <w:r w:rsidR="009561EA">
        <w:t xml:space="preserve"> (spines)</w:t>
      </w:r>
    </w:p>
    <w:p w14:paraId="0E62F65D" w14:textId="77777777" w:rsidR="000A534C" w:rsidRDefault="000A534C"/>
    <w:p w14:paraId="524666B0" w14:textId="77777777" w:rsidR="000B6FED" w:rsidRPr="000B6FED" w:rsidRDefault="000A534C" w:rsidP="000B6FED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0B6FED" w:rsidRPr="000B6FED">
        <w:rPr>
          <w:noProof/>
        </w:rPr>
        <w:t xml:space="preserve">ADDIS, A., BIAGI, F., FLORIS, A., PUDDU, E. and CARCUPINO, M. 2007. Larval development of Lightiella magdalenina (Crustacea, Cephalocarida). </w:t>
      </w:r>
      <w:r w:rsidR="000B6FED" w:rsidRPr="000B6FED">
        <w:rPr>
          <w:i/>
          <w:noProof/>
        </w:rPr>
        <w:t>Marine Biology</w:t>
      </w:r>
      <w:r w:rsidR="000B6FED" w:rsidRPr="000B6FED">
        <w:rPr>
          <w:noProof/>
        </w:rPr>
        <w:t xml:space="preserve">, </w:t>
      </w:r>
      <w:r w:rsidR="000B6FED" w:rsidRPr="000B6FED">
        <w:rPr>
          <w:b/>
          <w:noProof/>
        </w:rPr>
        <w:t>152</w:t>
      </w:r>
      <w:r w:rsidR="000B6FED" w:rsidRPr="000B6FED">
        <w:rPr>
          <w:noProof/>
        </w:rPr>
        <w:t>, 733-744.</w:t>
      </w:r>
    </w:p>
    <w:p w14:paraId="20D63049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BRIGGS, D. E. G. 1978. The Morphology, Mode of Life, and affinities of Canadaspis perfecta (Crustacea: Phyllocarida), Middle Cambrian, Burgess Shale, British Columbia. </w:t>
      </w:r>
      <w:r w:rsidRPr="000B6FED">
        <w:rPr>
          <w:i/>
          <w:noProof/>
        </w:rPr>
        <w:t>Philosophical Transactions of the Royal Society of London B</w:t>
      </w:r>
      <w:r w:rsidRPr="000B6FED">
        <w:rPr>
          <w:noProof/>
        </w:rPr>
        <w:t xml:space="preserve">, </w:t>
      </w:r>
      <w:r w:rsidRPr="000B6FED">
        <w:rPr>
          <w:b/>
          <w:noProof/>
        </w:rPr>
        <w:t>281</w:t>
      </w:r>
      <w:r w:rsidRPr="000B6FED">
        <w:rPr>
          <w:noProof/>
        </w:rPr>
        <w:t>, 439-487.</w:t>
      </w:r>
    </w:p>
    <w:p w14:paraId="49CF3898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BRIGGS, D. E. G. and FORTEY, R. A. 1989. The Early Radiation and Relationships of the Major Arthropod Groups. </w:t>
      </w:r>
      <w:r w:rsidRPr="000B6FED">
        <w:rPr>
          <w:i/>
          <w:noProof/>
        </w:rPr>
        <w:t>Science</w:t>
      </w:r>
      <w:r w:rsidRPr="000B6FED">
        <w:rPr>
          <w:noProof/>
        </w:rPr>
        <w:t xml:space="preserve">, </w:t>
      </w:r>
      <w:r w:rsidRPr="000B6FED">
        <w:rPr>
          <w:b/>
          <w:noProof/>
        </w:rPr>
        <w:t>246</w:t>
      </w:r>
      <w:r w:rsidRPr="000B6FED">
        <w:rPr>
          <w:noProof/>
        </w:rPr>
        <w:t>, 241-243.</w:t>
      </w:r>
    </w:p>
    <w:p w14:paraId="76D7FE4D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BUDD, G. E. 2002. A palaeontological solution to the arthropod head problem. </w:t>
      </w:r>
      <w:r w:rsidRPr="000B6FED">
        <w:rPr>
          <w:i/>
          <w:noProof/>
        </w:rPr>
        <w:t>Nature</w:t>
      </w:r>
      <w:r w:rsidRPr="000B6FED">
        <w:rPr>
          <w:noProof/>
        </w:rPr>
        <w:t xml:space="preserve">, </w:t>
      </w:r>
      <w:r w:rsidRPr="000B6FED">
        <w:rPr>
          <w:b/>
          <w:noProof/>
        </w:rPr>
        <w:t>417</w:t>
      </w:r>
      <w:r w:rsidRPr="000B6FED">
        <w:rPr>
          <w:noProof/>
        </w:rPr>
        <w:t>, 271-275.</w:t>
      </w:r>
    </w:p>
    <w:p w14:paraId="6A171AAE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COTTON, T. J. and BRADDY, S. J. 2004. The phylogeny of arachnomorph arthropods and the origin of the Chelicerata. </w:t>
      </w:r>
      <w:r w:rsidRPr="000B6FED">
        <w:rPr>
          <w:i/>
          <w:noProof/>
        </w:rPr>
        <w:t>Transactions of the Royal Society of Edinburgh-Earth Sciences</w:t>
      </w:r>
      <w:r w:rsidRPr="000B6FED">
        <w:rPr>
          <w:noProof/>
        </w:rPr>
        <w:t xml:space="preserve">, </w:t>
      </w:r>
      <w:r w:rsidRPr="000B6FED">
        <w:rPr>
          <w:b/>
          <w:noProof/>
        </w:rPr>
        <w:t>94</w:t>
      </w:r>
      <w:r w:rsidRPr="000B6FED">
        <w:rPr>
          <w:noProof/>
        </w:rPr>
        <w:t>, 169-193.</w:t>
      </w:r>
    </w:p>
    <w:p w14:paraId="74709AC0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EDGECOMBE, G. D., GARCIA-BELLIDO, D. C. and PATERSON, J. R. 2011. A new leanchoiliid megacheiran arthropod from the lower Cambrian Emu Bay Shale, South Australia. </w:t>
      </w:r>
      <w:r w:rsidRPr="000B6FED">
        <w:rPr>
          <w:i/>
          <w:noProof/>
        </w:rPr>
        <w:t>Acta Palaeontologica Polonica</w:t>
      </w:r>
      <w:r w:rsidRPr="000B6FED">
        <w:rPr>
          <w:noProof/>
        </w:rPr>
        <w:t xml:space="preserve">, </w:t>
      </w:r>
      <w:r w:rsidRPr="000B6FED">
        <w:rPr>
          <w:b/>
          <w:noProof/>
        </w:rPr>
        <w:t>56</w:t>
      </w:r>
      <w:r w:rsidRPr="000B6FED">
        <w:rPr>
          <w:noProof/>
        </w:rPr>
        <w:t>, 385-400.</w:t>
      </w:r>
    </w:p>
    <w:p w14:paraId="20CAFC8F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GARCÍA-BELLIDO, D. C. and COLLINS, D. 2007. Reassessment of the genus Leanchoilia (Arthropoda, Arachnomorpha) from the middle Cambrian Burgess Shale, British Columbia, Canada. </w:t>
      </w:r>
      <w:r w:rsidRPr="000B6FED">
        <w:rPr>
          <w:i/>
          <w:noProof/>
        </w:rPr>
        <w:t>Palaeontology</w:t>
      </w:r>
      <w:r w:rsidRPr="000B6FED">
        <w:rPr>
          <w:noProof/>
        </w:rPr>
        <w:t xml:space="preserve">, </w:t>
      </w:r>
      <w:r w:rsidRPr="000B6FED">
        <w:rPr>
          <w:b/>
          <w:noProof/>
        </w:rPr>
        <w:t>50</w:t>
      </w:r>
      <w:r w:rsidRPr="000B6FED">
        <w:rPr>
          <w:noProof/>
        </w:rPr>
        <w:t>, 693-709.</w:t>
      </w:r>
    </w:p>
    <w:p w14:paraId="12E92CE4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HARRINGTON, H. 1959. General description of Trilobita. </w:t>
      </w:r>
      <w:r w:rsidRPr="000B6FED">
        <w:rPr>
          <w:i/>
          <w:noProof/>
        </w:rPr>
        <w:t>In</w:t>
      </w:r>
      <w:r w:rsidRPr="000B6FED">
        <w:rPr>
          <w:noProof/>
        </w:rPr>
        <w:t xml:space="preserve"> MOORE, R. (ed.) </w:t>
      </w:r>
      <w:r w:rsidRPr="000B6FED">
        <w:rPr>
          <w:i/>
          <w:noProof/>
        </w:rPr>
        <w:t>Treatise on Invertebrate Paleontology: Arthropoda 1 </w:t>
      </w:r>
      <w:r w:rsidRPr="000B6FED">
        <w:rPr>
          <w:noProof/>
        </w:rPr>
        <w:t>Kansas Press/Geol. Soc. Am., Lawrence, KS,  pp. Custom 7.</w:t>
      </w:r>
    </w:p>
    <w:p w14:paraId="50CBCB31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HAUG, J. T., BRIGGS, D. E. G. and HAUG, C. 2012a. Morphology and function in the Cambrian Burgess Shale megacheiran arthropod Leanchoilia superlata and the application of a descriptive matrix. </w:t>
      </w:r>
      <w:r w:rsidRPr="000B6FED">
        <w:rPr>
          <w:i/>
          <w:noProof/>
        </w:rPr>
        <w:t>BMC Evolutionary Biology</w:t>
      </w:r>
      <w:r w:rsidRPr="000B6FED">
        <w:rPr>
          <w:noProof/>
        </w:rPr>
        <w:t xml:space="preserve">, </w:t>
      </w:r>
      <w:r w:rsidRPr="000B6FED">
        <w:rPr>
          <w:b/>
          <w:noProof/>
        </w:rPr>
        <w:t>12</w:t>
      </w:r>
      <w:r w:rsidRPr="000B6FED">
        <w:rPr>
          <w:noProof/>
        </w:rPr>
        <w:t>, 162.</w:t>
      </w:r>
    </w:p>
    <w:p w14:paraId="30BF61E9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HAUG, J. T., WALOSZEK, D., MAAS, A., LIU, Y. and HAUG, C. 2012b. Functional morphology, ontogeny and evolution of mantis shrimp-like predators in the Cambrian. </w:t>
      </w:r>
      <w:r w:rsidRPr="000B6FED">
        <w:rPr>
          <w:i/>
          <w:noProof/>
        </w:rPr>
        <w:t>Palaeontology</w:t>
      </w:r>
      <w:r w:rsidRPr="000B6FED">
        <w:rPr>
          <w:noProof/>
        </w:rPr>
        <w:t xml:space="preserve">, </w:t>
      </w:r>
      <w:r w:rsidRPr="000B6FED">
        <w:rPr>
          <w:b/>
          <w:noProof/>
        </w:rPr>
        <w:t>55</w:t>
      </w:r>
      <w:r w:rsidRPr="000B6FED">
        <w:rPr>
          <w:noProof/>
        </w:rPr>
        <w:t>, 369-399.</w:t>
      </w:r>
    </w:p>
    <w:p w14:paraId="7FF3A06D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HOU, X. G., ALDRIDGE, R. J., BERGSTRÖM, J., SIVETER, D. J. and FENG, X. H. 2004. </w:t>
      </w:r>
      <w:r w:rsidRPr="000B6FED">
        <w:rPr>
          <w:i/>
          <w:noProof/>
        </w:rPr>
        <w:t>The Cambrian fossils of Chengjiang, China: the flowering of early animal life</w:t>
      </w:r>
      <w:r w:rsidRPr="000B6FED">
        <w:rPr>
          <w:noProof/>
        </w:rPr>
        <w:t>. Blackwell, Oxford, 248 pp.</w:t>
      </w:r>
    </w:p>
    <w:p w14:paraId="52D284E3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HOU, X. G. and BERGSTRÖM, J. 1997. Arthropods of the Lower Cambrian Chengjiang fauna, southwest China. </w:t>
      </w:r>
      <w:r w:rsidRPr="000B6FED">
        <w:rPr>
          <w:i/>
          <w:noProof/>
        </w:rPr>
        <w:t>Fossils and Strata</w:t>
      </w:r>
      <w:r w:rsidRPr="000B6FED">
        <w:rPr>
          <w:noProof/>
        </w:rPr>
        <w:t xml:space="preserve">, </w:t>
      </w:r>
      <w:r w:rsidRPr="000B6FED">
        <w:rPr>
          <w:b/>
          <w:noProof/>
        </w:rPr>
        <w:t>45</w:t>
      </w:r>
      <w:r w:rsidRPr="000B6FED">
        <w:rPr>
          <w:noProof/>
        </w:rPr>
        <w:t>, 1-116.</w:t>
      </w:r>
    </w:p>
    <w:p w14:paraId="3A2CEB64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LEGG, D. and CARON, J. B. 2014. NEW MIDDLE CAMBRIAN BIVALVED ARTHROPODS FROM THE BURGESS SHALE (BRITISH COLUMBIA, CANADA). </w:t>
      </w:r>
      <w:r w:rsidRPr="000B6FED">
        <w:rPr>
          <w:i/>
          <w:noProof/>
        </w:rPr>
        <w:t>Journal of Paleontology</w:t>
      </w:r>
      <w:r w:rsidRPr="000B6FED">
        <w:rPr>
          <w:noProof/>
        </w:rPr>
        <w:t>.</w:t>
      </w:r>
    </w:p>
    <w:p w14:paraId="4044B4FA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LEGG, D. A. and VANNIER, J. 2013. The affinities of the cosmopolitan arthropod Isoxys and its implications for the origin of arthropods. </w:t>
      </w:r>
      <w:r w:rsidRPr="000B6FED">
        <w:rPr>
          <w:i/>
          <w:noProof/>
        </w:rPr>
        <w:t>Lethaia</w:t>
      </w:r>
      <w:r w:rsidRPr="000B6FED">
        <w:rPr>
          <w:noProof/>
        </w:rPr>
        <w:t xml:space="preserve">, </w:t>
      </w:r>
      <w:r w:rsidRPr="000B6FED">
        <w:rPr>
          <w:b/>
          <w:noProof/>
        </w:rPr>
        <w:t>46</w:t>
      </w:r>
      <w:r w:rsidRPr="000B6FED">
        <w:rPr>
          <w:noProof/>
        </w:rPr>
        <w:t>, 540-550.</w:t>
      </w:r>
    </w:p>
    <w:p w14:paraId="13367D35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LIU, Y., HOU, X. G. and BERGSTROM, J. 2007. Chengjiang arthropod Leanchoilia illecebrosa (Hou, 1987) reconsidered. </w:t>
      </w:r>
      <w:r w:rsidRPr="000B6FED">
        <w:rPr>
          <w:i/>
          <w:noProof/>
        </w:rPr>
        <w:t>Gff</w:t>
      </w:r>
      <w:r w:rsidRPr="000B6FED">
        <w:rPr>
          <w:noProof/>
        </w:rPr>
        <w:t xml:space="preserve">, </w:t>
      </w:r>
      <w:r w:rsidRPr="000B6FED">
        <w:rPr>
          <w:b/>
          <w:noProof/>
        </w:rPr>
        <w:t>129</w:t>
      </w:r>
      <w:r w:rsidRPr="000B6FED">
        <w:rPr>
          <w:noProof/>
        </w:rPr>
        <w:t>, 263-272.</w:t>
      </w:r>
    </w:p>
    <w:p w14:paraId="14AA1544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MÜLLER, K. J. and WALOSSEK, D. 1987. Morphology, ontogeny, and life habit of Agnostus pisiformis from the Upper Cambrian of Sweden. </w:t>
      </w:r>
      <w:r w:rsidRPr="000B6FED">
        <w:rPr>
          <w:i/>
          <w:noProof/>
        </w:rPr>
        <w:t>Fossils and Strata</w:t>
      </w:r>
      <w:r w:rsidRPr="000B6FED">
        <w:rPr>
          <w:noProof/>
        </w:rPr>
        <w:t xml:space="preserve">, </w:t>
      </w:r>
      <w:r w:rsidRPr="000B6FED">
        <w:rPr>
          <w:b/>
          <w:noProof/>
        </w:rPr>
        <w:t>19</w:t>
      </w:r>
      <w:r w:rsidRPr="000B6FED">
        <w:rPr>
          <w:noProof/>
        </w:rPr>
        <w:t>, 124.</w:t>
      </w:r>
    </w:p>
    <w:p w14:paraId="5BF57815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lastRenderedPageBreak/>
        <w:t xml:space="preserve">ORTEGA-HERNANDEZ, J., LEGG, D. A. and BRADDY, S. J. 2013. The phylogeny of aglaspidid arthropods and the internal relationships within Artiopoda. </w:t>
      </w:r>
      <w:r w:rsidRPr="000B6FED">
        <w:rPr>
          <w:i/>
          <w:noProof/>
        </w:rPr>
        <w:t>Cladistics</w:t>
      </w:r>
      <w:r w:rsidRPr="000B6FED">
        <w:rPr>
          <w:noProof/>
        </w:rPr>
        <w:t xml:space="preserve">, </w:t>
      </w:r>
      <w:r w:rsidRPr="000B6FED">
        <w:rPr>
          <w:b/>
          <w:noProof/>
        </w:rPr>
        <w:t>29</w:t>
      </w:r>
      <w:r w:rsidRPr="000B6FED">
        <w:rPr>
          <w:noProof/>
        </w:rPr>
        <w:t>, 15-45.</w:t>
      </w:r>
    </w:p>
    <w:p w14:paraId="377FB197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RAMSKOLD, L. and EDGECOMBE, G. D. 1996. Trilobite appendage structure - Eoredlichia reconsidered. </w:t>
      </w:r>
      <w:r w:rsidRPr="000B6FED">
        <w:rPr>
          <w:i/>
          <w:noProof/>
        </w:rPr>
        <w:t>Alcheringa</w:t>
      </w:r>
      <w:r w:rsidRPr="000B6FED">
        <w:rPr>
          <w:noProof/>
        </w:rPr>
        <w:t xml:space="preserve">, </w:t>
      </w:r>
      <w:r w:rsidRPr="000B6FED">
        <w:rPr>
          <w:b/>
          <w:noProof/>
        </w:rPr>
        <w:t>20</w:t>
      </w:r>
      <w:r w:rsidRPr="000B6FED">
        <w:rPr>
          <w:noProof/>
        </w:rPr>
        <w:t>, 269-276.</w:t>
      </w:r>
    </w:p>
    <w:p w14:paraId="21A8B9C3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SHU, D. G., VANNIER, J., LUO, H. L., CHEN, L., ZHANG, X. L. and HU, S. X. 1999. Anatomy and lifestyle of Kunmingella (Arthropoda, Bradoriida) from the Chengjiang fossil Lagerstatte (lower Cambrian; Southwest China). </w:t>
      </w:r>
      <w:r w:rsidRPr="000B6FED">
        <w:rPr>
          <w:i/>
          <w:noProof/>
        </w:rPr>
        <w:t>Lethaia</w:t>
      </w:r>
      <w:r w:rsidRPr="000B6FED">
        <w:rPr>
          <w:noProof/>
        </w:rPr>
        <w:t xml:space="preserve">, </w:t>
      </w:r>
      <w:r w:rsidRPr="000B6FED">
        <w:rPr>
          <w:b/>
          <w:noProof/>
        </w:rPr>
        <w:t>32</w:t>
      </w:r>
      <w:r w:rsidRPr="000B6FED">
        <w:rPr>
          <w:noProof/>
        </w:rPr>
        <w:t>, 279-298.</w:t>
      </w:r>
    </w:p>
    <w:p w14:paraId="19511D29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STEIN, M. and SELDEN, P. A. 2012. A restudy of the Burgess Shale (Cambrian) arthropod Emeraldella brocki and reassessment of its affinities. </w:t>
      </w:r>
      <w:r w:rsidRPr="000B6FED">
        <w:rPr>
          <w:i/>
          <w:noProof/>
        </w:rPr>
        <w:t>Journal of Systematic Palaeontology</w:t>
      </w:r>
      <w:r w:rsidRPr="000B6FED">
        <w:rPr>
          <w:noProof/>
        </w:rPr>
        <w:t xml:space="preserve">, </w:t>
      </w:r>
      <w:r w:rsidRPr="000B6FED">
        <w:rPr>
          <w:b/>
          <w:noProof/>
        </w:rPr>
        <w:t>10</w:t>
      </w:r>
      <w:r w:rsidRPr="000B6FED">
        <w:rPr>
          <w:noProof/>
        </w:rPr>
        <w:t>, 361-383.</w:t>
      </w:r>
    </w:p>
    <w:p w14:paraId="5295B3C6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STEIN, M., WALOSZEK, D., MAAS, A., HAUG, J. T. and MUELLER, K. J. 2008. The stem crustacean Oelandocaris oelandica re-visited. </w:t>
      </w:r>
      <w:r w:rsidRPr="000B6FED">
        <w:rPr>
          <w:i/>
          <w:noProof/>
        </w:rPr>
        <w:t>Acta Palaeontologica Polonica</w:t>
      </w:r>
      <w:r w:rsidRPr="000B6FED">
        <w:rPr>
          <w:noProof/>
        </w:rPr>
        <w:t xml:space="preserve">, </w:t>
      </w:r>
      <w:r w:rsidRPr="000B6FED">
        <w:rPr>
          <w:b/>
          <w:noProof/>
        </w:rPr>
        <w:t>53</w:t>
      </w:r>
      <w:r w:rsidRPr="000B6FED">
        <w:rPr>
          <w:noProof/>
        </w:rPr>
        <w:t>, 461-484.</w:t>
      </w:r>
    </w:p>
    <w:p w14:paraId="32C91637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WHITTINGTON, H. B. 1975. Trilobites with appendages from the Middle Cambrian Burgess Shale, British Columbia. </w:t>
      </w:r>
      <w:r w:rsidRPr="000B6FED">
        <w:rPr>
          <w:i/>
          <w:noProof/>
        </w:rPr>
        <w:t>Fossils and Strata</w:t>
      </w:r>
      <w:r w:rsidRPr="000B6FED">
        <w:rPr>
          <w:noProof/>
        </w:rPr>
        <w:t xml:space="preserve">, </w:t>
      </w:r>
      <w:r w:rsidRPr="000B6FED">
        <w:rPr>
          <w:b/>
          <w:noProof/>
        </w:rPr>
        <w:t>4</w:t>
      </w:r>
      <w:r w:rsidRPr="000B6FED">
        <w:rPr>
          <w:noProof/>
        </w:rPr>
        <w:t>, 97-136.</w:t>
      </w:r>
    </w:p>
    <w:p w14:paraId="7295250A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WILLS, M. A., BRIGGS, D. E. G., FORTEY, R. A., WILKINSON, M. and SNEATH, P. H. A. 1997. An arthropod phylogeny based on fossil and recent taxa. 347. </w:t>
      </w:r>
      <w:r w:rsidRPr="000B6FED">
        <w:rPr>
          <w:i/>
          <w:noProof/>
        </w:rPr>
        <w:t>In</w:t>
      </w:r>
      <w:r w:rsidRPr="000B6FED">
        <w:rPr>
          <w:noProof/>
        </w:rPr>
        <w:t xml:space="preserve"> EDGECOMBE, G. D. (ed.) </w:t>
      </w:r>
      <w:r w:rsidRPr="000B6FED">
        <w:rPr>
          <w:i/>
          <w:noProof/>
        </w:rPr>
        <w:t>Arthropod fossils and phylogeny</w:t>
      </w:r>
      <w:r w:rsidRPr="000B6FED">
        <w:rPr>
          <w:noProof/>
        </w:rPr>
        <w:t>. Columbia University Press, New York, 2 pp. Custom 7.</w:t>
      </w:r>
    </w:p>
    <w:p w14:paraId="5EFCDB34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YANG, J., ORTEGA-HERNANDEZ, J., BUTTERFIELD, N. J. and ZHANG, X. G. 2013. Specialized appendages in fuxianhuiids and the head organization of early euarthropods. </w:t>
      </w:r>
      <w:r w:rsidRPr="000B6FED">
        <w:rPr>
          <w:i/>
          <w:noProof/>
        </w:rPr>
        <w:t>Nature</w:t>
      </w:r>
      <w:r w:rsidRPr="000B6FED">
        <w:rPr>
          <w:noProof/>
        </w:rPr>
        <w:t xml:space="preserve">, </w:t>
      </w:r>
      <w:r w:rsidRPr="000B6FED">
        <w:rPr>
          <w:b/>
          <w:noProof/>
        </w:rPr>
        <w:t>494</w:t>
      </w:r>
      <w:r w:rsidRPr="000B6FED">
        <w:rPr>
          <w:noProof/>
        </w:rPr>
        <w:t>, 468-471.</w:t>
      </w:r>
    </w:p>
    <w:p w14:paraId="45C5DEDD" w14:textId="77777777" w:rsidR="000B6FED" w:rsidRPr="000B6FED" w:rsidRDefault="000B6FED" w:rsidP="000B6FED">
      <w:pPr>
        <w:pStyle w:val="EndNoteBibliography"/>
        <w:ind w:left="720" w:hanging="720"/>
        <w:rPr>
          <w:noProof/>
        </w:rPr>
      </w:pPr>
      <w:r w:rsidRPr="000B6FED">
        <w:rPr>
          <w:noProof/>
        </w:rPr>
        <w:t xml:space="preserve">ZHANG, X. L., SHU, D. G. and ERWIN, D. H. 2007. CAMBRIAN NARAOIIDS (ARTHROPODA): MORPHOLOGY, ONTOGENY, SYSTEMATICS, AND EVOLUTIONARY RELATIONSHIPS. </w:t>
      </w:r>
      <w:r w:rsidRPr="000B6FED">
        <w:rPr>
          <w:i/>
          <w:noProof/>
        </w:rPr>
        <w:t>Journal of Paleontology</w:t>
      </w:r>
      <w:r w:rsidRPr="000B6FED">
        <w:rPr>
          <w:noProof/>
        </w:rPr>
        <w:t xml:space="preserve">, </w:t>
      </w:r>
      <w:r w:rsidRPr="000B6FED">
        <w:rPr>
          <w:b/>
          <w:noProof/>
        </w:rPr>
        <w:t>81</w:t>
      </w:r>
      <w:r w:rsidRPr="000B6FED">
        <w:rPr>
          <w:noProof/>
        </w:rPr>
        <w:t>, 1-52.</w:t>
      </w:r>
    </w:p>
    <w:p w14:paraId="14B7BF2F" w14:textId="2C61FA23" w:rsidR="00A74A35" w:rsidRDefault="000A534C">
      <w:r>
        <w:fldChar w:fldCharType="end"/>
      </w:r>
    </w:p>
    <w:sectPr w:rsidR="00A74A35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CD1275"/>
    <w:multiLevelType w:val="hybridMultilevel"/>
    <w:tmpl w:val="7DD6F76E"/>
    <w:lvl w:ilvl="0"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">
    <w:nsid w:val="097A4CE5"/>
    <w:multiLevelType w:val="hybridMultilevel"/>
    <w:tmpl w:val="802CBAC2"/>
    <w:lvl w:ilvl="0"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2">
    <w:nsid w:val="114E1AD1"/>
    <w:multiLevelType w:val="hybridMultilevel"/>
    <w:tmpl w:val="7A8CC908"/>
    <w:lvl w:ilvl="0"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3">
    <w:nsid w:val="12F32B37"/>
    <w:multiLevelType w:val="singleLevel"/>
    <w:tmpl w:val="251E6282"/>
    <w:lvl w:ilvl="0">
      <w:numFmt w:val="decimal"/>
      <w:lvlText w:val="%1."/>
      <w:lvlJc w:val="left"/>
      <w:pPr>
        <w:tabs>
          <w:tab w:val="num" w:pos="1087"/>
        </w:tabs>
        <w:ind w:left="1087" w:hanging="360"/>
      </w:pPr>
      <w:rPr>
        <w:rFonts w:hint="default"/>
      </w:rPr>
    </w:lvl>
  </w:abstractNum>
  <w:abstractNum w:abstractNumId="4">
    <w:nsid w:val="12F43D88"/>
    <w:multiLevelType w:val="hybridMultilevel"/>
    <w:tmpl w:val="FD5C3FAA"/>
    <w:lvl w:ilvl="0"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5">
    <w:nsid w:val="1E420B85"/>
    <w:multiLevelType w:val="hybridMultilevel"/>
    <w:tmpl w:val="8C8A1B3E"/>
    <w:lvl w:ilvl="0"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6">
    <w:nsid w:val="22BB25F0"/>
    <w:multiLevelType w:val="singleLevel"/>
    <w:tmpl w:val="2892ACAA"/>
    <w:lvl w:ilvl="0">
      <w:numFmt w:val="decimal"/>
      <w:lvlText w:val="%1."/>
      <w:lvlJc w:val="left"/>
      <w:pPr>
        <w:tabs>
          <w:tab w:val="num" w:pos="1087"/>
        </w:tabs>
        <w:ind w:left="1087" w:hanging="360"/>
      </w:pPr>
      <w:rPr>
        <w:rFonts w:hint="default"/>
      </w:rPr>
    </w:lvl>
  </w:abstractNum>
  <w:abstractNum w:abstractNumId="7">
    <w:nsid w:val="24447621"/>
    <w:multiLevelType w:val="hybridMultilevel"/>
    <w:tmpl w:val="402429C2"/>
    <w:lvl w:ilvl="0"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8">
    <w:nsid w:val="28225514"/>
    <w:multiLevelType w:val="singleLevel"/>
    <w:tmpl w:val="3A30CFE8"/>
    <w:lvl w:ilvl="0">
      <w:numFmt w:val="decimal"/>
      <w:lvlText w:val="%1."/>
      <w:lvlJc w:val="left"/>
      <w:pPr>
        <w:tabs>
          <w:tab w:val="num" w:pos="1087"/>
        </w:tabs>
        <w:ind w:left="1087" w:hanging="360"/>
      </w:pPr>
      <w:rPr>
        <w:rFonts w:hint="default"/>
      </w:rPr>
    </w:lvl>
  </w:abstractNum>
  <w:abstractNum w:abstractNumId="9">
    <w:nsid w:val="37F32DB3"/>
    <w:multiLevelType w:val="hybridMultilevel"/>
    <w:tmpl w:val="3482A868"/>
    <w:lvl w:ilvl="0"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0">
    <w:nsid w:val="38B47F01"/>
    <w:multiLevelType w:val="multilevel"/>
    <w:tmpl w:val="A928CF5A"/>
    <w:lvl w:ilvl="0">
      <w:numFmt w:val="decimal"/>
      <w:lvlText w:val="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1">
    <w:nsid w:val="3EF16E5F"/>
    <w:multiLevelType w:val="hybridMultilevel"/>
    <w:tmpl w:val="041874D4"/>
    <w:lvl w:ilvl="0"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2">
    <w:nsid w:val="47E566C4"/>
    <w:multiLevelType w:val="singleLevel"/>
    <w:tmpl w:val="6CC65D92"/>
    <w:lvl w:ilvl="0">
      <w:numFmt w:val="decimal"/>
      <w:lvlText w:val="%1."/>
      <w:lvlJc w:val="left"/>
      <w:pPr>
        <w:tabs>
          <w:tab w:val="num" w:pos="1087"/>
        </w:tabs>
        <w:ind w:left="1087" w:hanging="360"/>
      </w:pPr>
      <w:rPr>
        <w:rFonts w:hint="default"/>
      </w:rPr>
    </w:lvl>
  </w:abstractNum>
  <w:abstractNum w:abstractNumId="13">
    <w:nsid w:val="48773130"/>
    <w:multiLevelType w:val="hybridMultilevel"/>
    <w:tmpl w:val="6AD04D0A"/>
    <w:lvl w:ilvl="0"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4">
    <w:nsid w:val="4B455302"/>
    <w:multiLevelType w:val="hybridMultilevel"/>
    <w:tmpl w:val="4C408D94"/>
    <w:lvl w:ilvl="0"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5">
    <w:nsid w:val="51F5726C"/>
    <w:multiLevelType w:val="singleLevel"/>
    <w:tmpl w:val="C338ECF8"/>
    <w:lvl w:ilvl="0">
      <w:numFmt w:val="decimal"/>
      <w:lvlText w:val="%1."/>
      <w:lvlJc w:val="left"/>
      <w:pPr>
        <w:tabs>
          <w:tab w:val="num" w:pos="1087"/>
        </w:tabs>
        <w:ind w:left="1087" w:hanging="360"/>
      </w:pPr>
      <w:rPr>
        <w:rFonts w:hint="default"/>
      </w:rPr>
    </w:lvl>
  </w:abstractNum>
  <w:abstractNum w:abstractNumId="16">
    <w:nsid w:val="51F85E12"/>
    <w:multiLevelType w:val="hybridMultilevel"/>
    <w:tmpl w:val="E632A2D8"/>
    <w:lvl w:ilvl="0"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7">
    <w:nsid w:val="540A5893"/>
    <w:multiLevelType w:val="hybridMultilevel"/>
    <w:tmpl w:val="D870D0A4"/>
    <w:lvl w:ilvl="0"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8">
    <w:nsid w:val="66CA2224"/>
    <w:multiLevelType w:val="hybridMultilevel"/>
    <w:tmpl w:val="644C51C2"/>
    <w:lvl w:ilvl="0"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9">
    <w:nsid w:val="68DC023A"/>
    <w:multiLevelType w:val="hybridMultilevel"/>
    <w:tmpl w:val="224AF5F6"/>
    <w:lvl w:ilvl="0"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20">
    <w:nsid w:val="6A6A41A4"/>
    <w:multiLevelType w:val="hybridMultilevel"/>
    <w:tmpl w:val="28165100"/>
    <w:lvl w:ilvl="0"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21">
    <w:nsid w:val="74CA4848"/>
    <w:multiLevelType w:val="hybridMultilevel"/>
    <w:tmpl w:val="F830F35E"/>
    <w:lvl w:ilvl="0"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22">
    <w:nsid w:val="75C272A1"/>
    <w:multiLevelType w:val="hybridMultilevel"/>
    <w:tmpl w:val="A6687480"/>
    <w:lvl w:ilvl="0"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23">
    <w:nsid w:val="7667148F"/>
    <w:multiLevelType w:val="hybridMultilevel"/>
    <w:tmpl w:val="AB2A00C4"/>
    <w:lvl w:ilvl="0"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24">
    <w:nsid w:val="7BD85D29"/>
    <w:multiLevelType w:val="hybridMultilevel"/>
    <w:tmpl w:val="7A0ECD86"/>
    <w:lvl w:ilvl="0"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25">
    <w:nsid w:val="7E876459"/>
    <w:multiLevelType w:val="hybridMultilevel"/>
    <w:tmpl w:val="EBE0B164"/>
    <w:lvl w:ilvl="0"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26">
    <w:nsid w:val="7EB65FFD"/>
    <w:multiLevelType w:val="hybridMultilevel"/>
    <w:tmpl w:val="6DBA0C30"/>
    <w:lvl w:ilvl="0"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num w:numId="1">
    <w:abstractNumId w:val="0"/>
  </w:num>
  <w:num w:numId="2">
    <w:abstractNumId w:val="22"/>
  </w:num>
  <w:num w:numId="3">
    <w:abstractNumId w:val="19"/>
  </w:num>
  <w:num w:numId="4">
    <w:abstractNumId w:val="9"/>
  </w:num>
  <w:num w:numId="5">
    <w:abstractNumId w:val="5"/>
  </w:num>
  <w:num w:numId="6">
    <w:abstractNumId w:val="13"/>
  </w:num>
  <w:num w:numId="7">
    <w:abstractNumId w:val="4"/>
  </w:num>
  <w:num w:numId="8">
    <w:abstractNumId w:val="17"/>
  </w:num>
  <w:num w:numId="9">
    <w:abstractNumId w:val="16"/>
  </w:num>
  <w:num w:numId="10">
    <w:abstractNumId w:val="7"/>
  </w:num>
  <w:num w:numId="11">
    <w:abstractNumId w:val="11"/>
  </w:num>
  <w:num w:numId="12">
    <w:abstractNumId w:val="1"/>
  </w:num>
  <w:num w:numId="13">
    <w:abstractNumId w:val="2"/>
  </w:num>
  <w:num w:numId="14">
    <w:abstractNumId w:val="20"/>
  </w:num>
  <w:num w:numId="15">
    <w:abstractNumId w:val="21"/>
  </w:num>
  <w:num w:numId="16">
    <w:abstractNumId w:val="24"/>
  </w:num>
  <w:num w:numId="17">
    <w:abstractNumId w:val="14"/>
  </w:num>
  <w:num w:numId="18">
    <w:abstractNumId w:val="25"/>
  </w:num>
  <w:num w:numId="19">
    <w:abstractNumId w:val="26"/>
  </w:num>
  <w:num w:numId="20">
    <w:abstractNumId w:val="18"/>
  </w:num>
  <w:num w:numId="21">
    <w:abstractNumId w:val="23"/>
  </w:num>
  <w:num w:numId="22">
    <w:abstractNumId w:val="6"/>
  </w:num>
  <w:num w:numId="23">
    <w:abstractNumId w:val="15"/>
  </w:num>
  <w:num w:numId="24">
    <w:abstractNumId w:val="10"/>
  </w:num>
  <w:num w:numId="25">
    <w:abstractNumId w:val="8"/>
  </w:num>
  <w:num w:numId="26">
    <w:abstractNumId w:val="3"/>
  </w:num>
  <w:num w:numId="27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activeWritingStyle w:appName="MSWord" w:lang="en-US" w:vendorID="64" w:dllVersion="131078" w:nlCheck="1" w:checkStyle="1"/>
  <w:proofState w:spelling="clean" w:grammar="clean"/>
  <w:trackRevisions/>
  <w:doNotTrackMoves/>
  <w:defaultTabStop w:val="720"/>
  <w:characterSpacingControl w:val="doNotCompress"/>
  <w:compat>
    <w:footnoteLayoutLikeWW8/>
    <w:shapeLayoutLikeWW8/>
    <w:useWord97LineBreakRules/>
    <w:doNotBreakWrappedTables/>
    <w:doNotSnapToGridInCell/>
    <w:selectFldWithFirstOrLastChar/>
    <w:doNotWrapTextWithPunct/>
    <w:doNotUseEastAsianBreakRules/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alaeont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A74A35"/>
    <w:rsid w:val="00090956"/>
    <w:rsid w:val="000A534C"/>
    <w:rsid w:val="000B6FED"/>
    <w:rsid w:val="000D0F4C"/>
    <w:rsid w:val="000D1178"/>
    <w:rsid w:val="0018445C"/>
    <w:rsid w:val="00235E12"/>
    <w:rsid w:val="002C0409"/>
    <w:rsid w:val="002C05AF"/>
    <w:rsid w:val="002E5291"/>
    <w:rsid w:val="00324775"/>
    <w:rsid w:val="003852E1"/>
    <w:rsid w:val="0042522E"/>
    <w:rsid w:val="004D0D31"/>
    <w:rsid w:val="005E482B"/>
    <w:rsid w:val="005F4A8F"/>
    <w:rsid w:val="006C2F2E"/>
    <w:rsid w:val="008442DE"/>
    <w:rsid w:val="008A5F3C"/>
    <w:rsid w:val="009561EA"/>
    <w:rsid w:val="00A52CB3"/>
    <w:rsid w:val="00A74A35"/>
    <w:rsid w:val="00A814B4"/>
    <w:rsid w:val="00AC34B8"/>
    <w:rsid w:val="00AD2143"/>
    <w:rsid w:val="00AF1DFE"/>
    <w:rsid w:val="00AF6DD5"/>
    <w:rsid w:val="00B76916"/>
    <w:rsid w:val="00BC74E4"/>
    <w:rsid w:val="00C01E2B"/>
    <w:rsid w:val="00DA7DCA"/>
    <w:rsid w:val="00E10928"/>
    <w:rsid w:val="00ED76D0"/>
    <w:rsid w:val="00FD70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4D6528E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qFormat/>
    <w:pPr>
      <w:keepNext/>
      <w:outlineLvl w:val="0"/>
    </w:pPr>
    <w:rPr>
      <w:b/>
    </w:rPr>
  </w:style>
  <w:style w:type="character" w:default="1" w:styleId="DefaultParagraphFont">
    <w:name w:val="Default Paragraph Font"/>
    <w:semiHidden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74A35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A74A35"/>
    <w:rPr>
      <w:rFonts w:ascii="Lucida Grande" w:hAnsi="Lucida Grande"/>
      <w:sz w:val="18"/>
      <w:szCs w:val="18"/>
      <w:lang w:val="en-US"/>
    </w:rPr>
  </w:style>
  <w:style w:type="character" w:styleId="CommentReference">
    <w:name w:val="annotation reference"/>
    <w:uiPriority w:val="99"/>
    <w:semiHidden/>
    <w:unhideWhenUsed/>
    <w:rsid w:val="00A74A3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74A35"/>
  </w:style>
  <w:style w:type="character" w:customStyle="1" w:styleId="CommentTextChar">
    <w:name w:val="Comment Text Char"/>
    <w:link w:val="CommentText"/>
    <w:uiPriority w:val="99"/>
    <w:semiHidden/>
    <w:rsid w:val="00A74A35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74A35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rsid w:val="00A74A35"/>
    <w:rPr>
      <w:b/>
      <w:bCs/>
      <w:sz w:val="24"/>
      <w:szCs w:val="24"/>
      <w:lang w:val="en-US"/>
    </w:rPr>
  </w:style>
  <w:style w:type="paragraph" w:styleId="Revision">
    <w:name w:val="Revision"/>
    <w:hidden/>
    <w:uiPriority w:val="99"/>
    <w:semiHidden/>
    <w:rsid w:val="00235E12"/>
    <w:rPr>
      <w:sz w:val="24"/>
      <w:szCs w:val="24"/>
    </w:rPr>
  </w:style>
  <w:style w:type="paragraph" w:customStyle="1" w:styleId="EndNoteBibliographyTitle">
    <w:name w:val="EndNote Bibliography Title"/>
    <w:basedOn w:val="Normal"/>
    <w:rsid w:val="000A534C"/>
    <w:pPr>
      <w:jc w:val="center"/>
    </w:pPr>
  </w:style>
  <w:style w:type="paragraph" w:customStyle="1" w:styleId="EndNoteBibliography">
    <w:name w:val="EndNote Bibliography"/>
    <w:basedOn w:val="Normal"/>
    <w:rsid w:val="000A534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19C065EB-F77B-F645-8F85-46F1A6DC518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0</Pages>
  <Words>6147</Words>
  <Characters>35039</Characters>
  <Application>Microsoft Macintosh Word</Application>
  <DocSecurity>0</DocSecurity>
  <Lines>291</Lines>
  <Paragraphs>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HEAD</vt:lpstr>
    </vt:vector>
  </TitlesOfParts>
  <Company>Royal Ontario Museum</Company>
  <LinksUpToDate>false</LinksUpToDate>
  <CharactersWithSpaces>4110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HEAD</dc:title>
  <dc:subject/>
  <dc:creator>Cedric</dc:creator>
  <cp:keywords/>
  <cp:lastModifiedBy>Robert Gaines</cp:lastModifiedBy>
  <cp:revision>9</cp:revision>
  <dcterms:created xsi:type="dcterms:W3CDTF">2014-08-09T22:49:00Z</dcterms:created>
  <dcterms:modified xsi:type="dcterms:W3CDTF">2014-08-10T00:56:00Z</dcterms:modified>
</cp:coreProperties>
</file>